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167ADF" w:rsidRDefault="00167ADF" w:rsidP="00167ADF">
      <w:pPr>
        <w:jc w:val="center"/>
        <w:rPr>
          <w:rStyle w:val="Ttulodellibro"/>
          <w:rFonts w:cs="Arial"/>
          <w:i w:val="0"/>
          <w:lang w:val="en-US"/>
        </w:rPr>
      </w:pPr>
      <w:r w:rsidRPr="00167ADF">
        <w:rPr>
          <w:rStyle w:val="Ttulodellibro"/>
          <w:rFonts w:cs="Arial"/>
          <w:i w:val="0"/>
          <w:lang w:val="en-US"/>
        </w:rPr>
        <w:t>David A. Taday</w:t>
      </w:r>
    </w:p>
    <w:p w:rsidR="00B71C24" w:rsidRPr="00167ADF" w:rsidRDefault="002B0174" w:rsidP="008F1BBA">
      <w:pPr>
        <w:jc w:val="center"/>
        <w:rPr>
          <w:rStyle w:val="Ttulodellibro"/>
          <w:rFonts w:cs="Arial"/>
          <w:b w:val="0"/>
          <w:i w:val="0"/>
        </w:rPr>
      </w:pPr>
      <w:r w:rsidRPr="00167ADF">
        <w:rPr>
          <w:rStyle w:val="Ttulodellibro"/>
          <w:rFonts w:cs="Arial"/>
          <w:b w:val="0"/>
          <w:i w:val="0"/>
        </w:rPr>
        <w:t>Alex F. Sandoval</w:t>
      </w:r>
    </w:p>
    <w:p w:rsidR="002B0174" w:rsidRPr="008F1BBA" w:rsidRDefault="002B0174" w:rsidP="008F1BBA">
      <w:pPr>
        <w:jc w:val="center"/>
        <w:rPr>
          <w:rStyle w:val="Ttulodellibro"/>
          <w:rFonts w:cs="Arial"/>
          <w:b w:val="0"/>
          <w:i w:val="0"/>
        </w:rPr>
      </w:pPr>
      <w:r w:rsidRPr="008F1BBA">
        <w:rPr>
          <w:rStyle w:val="Ttulodellibro"/>
          <w:rFonts w:cs="Arial"/>
          <w:b w:val="0"/>
          <w:i w:val="0"/>
        </w:rPr>
        <w:t>Andrés F. Reinoso</w:t>
      </w:r>
    </w:p>
    <w:p w:rsidR="00AB2375" w:rsidRPr="008F1BBA" w:rsidRDefault="00AB2375" w:rsidP="008F1BBA">
      <w:pPr>
        <w:jc w:val="center"/>
        <w:rPr>
          <w:rStyle w:val="Ttulodellibro"/>
          <w:rFonts w:cs="Arial"/>
          <w:b w:val="0"/>
          <w:i w:val="0"/>
          <w:lang w:val="en-US"/>
        </w:rPr>
      </w:pPr>
    </w:p>
    <w:p w:rsidR="00AB2375" w:rsidRPr="008F1BBA" w:rsidRDefault="00AB2375" w:rsidP="008F1BBA">
      <w:pPr>
        <w:jc w:val="center"/>
        <w:rPr>
          <w:rStyle w:val="Ttulodellibro"/>
          <w:rFonts w:cs="Arial"/>
          <w:b w:val="0"/>
          <w:i w:val="0"/>
          <w:lang w:val="en-US"/>
        </w:rPr>
      </w:pPr>
    </w:p>
    <w:p w:rsidR="00B71C24" w:rsidRPr="008F1BBA" w:rsidRDefault="00AB2375" w:rsidP="008F1BBA">
      <w:pPr>
        <w:jc w:val="center"/>
        <w:rPr>
          <w:rStyle w:val="Ttulodellibro"/>
          <w:rFonts w:cs="Arial"/>
          <w:b w:val="0"/>
          <w:i w:val="0"/>
          <w:lang w:val="en-US"/>
        </w:rPr>
      </w:pPr>
      <w:r w:rsidRPr="008F1BBA">
        <w:rPr>
          <w:rStyle w:val="Ttulodellibro"/>
          <w:rFonts w:cs="Arial"/>
          <w:b w:val="0"/>
          <w:i w:val="0"/>
          <w:lang w:val="en-US"/>
        </w:rPr>
        <w:t>Ing. Martha San Andrés, MSc.</w:t>
      </w:r>
    </w:p>
    <w:p w:rsidR="00B71C24" w:rsidRPr="008F1BBA" w:rsidRDefault="00B71C24" w:rsidP="008F1BBA">
      <w:pPr>
        <w:jc w:val="center"/>
        <w:rPr>
          <w:rStyle w:val="Ttulodellibro"/>
          <w:rFonts w:cs="Arial"/>
          <w:b w:val="0"/>
          <w:i w:val="0"/>
          <w:lang w:val="en-US"/>
        </w:rPr>
      </w:pPr>
    </w:p>
    <w:p w:rsidR="00572824" w:rsidRPr="008F1BBA" w:rsidRDefault="00572824" w:rsidP="008F1BBA">
      <w:pPr>
        <w:jc w:val="center"/>
        <w:rPr>
          <w:rStyle w:val="Ttulodellibro"/>
          <w:rFonts w:cs="Arial"/>
          <w:b w:val="0"/>
          <w:i w:val="0"/>
          <w:lang w:val="en-US"/>
        </w:rPr>
      </w:pPr>
    </w:p>
    <w:p w:rsidR="00AB2375" w:rsidRPr="008F1BBA" w:rsidRDefault="00AB2375" w:rsidP="008F1BBA">
      <w:pPr>
        <w:jc w:val="center"/>
        <w:rPr>
          <w:rStyle w:val="Ttulodellibro"/>
          <w:rFonts w:cs="Arial"/>
          <w:b w:val="0"/>
          <w:i w:val="0"/>
          <w:lang w:val="en-US"/>
        </w:rPr>
      </w:pPr>
    </w:p>
    <w:p w:rsidR="00B71C24" w:rsidRPr="008F1BBA" w:rsidRDefault="00653F8F" w:rsidP="008F1BBA">
      <w:pPr>
        <w:jc w:val="center"/>
        <w:rPr>
          <w:rStyle w:val="Ttulodellibro"/>
          <w:rFonts w:cs="Arial"/>
          <w:b w:val="0"/>
          <w:i w:val="0"/>
        </w:rPr>
      </w:pPr>
      <w:r>
        <w:rPr>
          <w:rStyle w:val="Ttulodellibro"/>
          <w:rFonts w:cs="Arial"/>
          <w:b w:val="0"/>
          <w:i w:val="0"/>
        </w:rPr>
        <w:t>D. M. Quito, 15</w:t>
      </w:r>
      <w:r w:rsidR="00AB2375" w:rsidRPr="008F1BBA">
        <w:rPr>
          <w:rStyle w:val="Ttulodellibro"/>
          <w:rFonts w:cs="Arial"/>
          <w:b w:val="0"/>
          <w:i w:val="0"/>
        </w:rPr>
        <w:t xml:space="preserve"> de </w:t>
      </w:r>
      <w:r>
        <w:rPr>
          <w:rStyle w:val="Ttulodellibro"/>
          <w:rFonts w:cs="Arial"/>
          <w:b w:val="0"/>
          <w:i w:val="0"/>
        </w:rPr>
        <w:t>Diciembre</w:t>
      </w:r>
      <w:r w:rsidR="00AB2375" w:rsidRPr="008F1BBA">
        <w:rPr>
          <w:rStyle w:val="Ttulodellibro"/>
          <w:rFonts w:cs="Arial"/>
          <w:b w:val="0"/>
          <w:i w:val="0"/>
        </w:rPr>
        <w:t xml:space="preserve"> del 2017</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000B1347" w:rsidRPr="006801C2">
              <w:rPr>
                <w:rStyle w:val="Hipervnculo"/>
                <w:noProof/>
              </w:rPr>
              <w:t>1.</w:t>
            </w:r>
            <w:r w:rsidR="000B1347">
              <w:rPr>
                <w:rFonts w:eastAsiaTheme="minorEastAsia" w:cstheme="minorBidi"/>
                <w:smallCaps w:val="0"/>
                <w:noProof/>
                <w:sz w:val="22"/>
                <w:szCs w:val="22"/>
                <w:lang w:val="es-ES" w:eastAsia="es-ES"/>
              </w:rPr>
              <w:tab/>
            </w:r>
            <w:r w:rsidR="000B1347" w:rsidRPr="006801C2">
              <w:rPr>
                <w:rStyle w:val="Hipervnculo"/>
                <w:noProof/>
              </w:rPr>
              <w:t>Título del Proyecto</w:t>
            </w:r>
            <w:r w:rsidR="000B1347">
              <w:rPr>
                <w:noProof/>
                <w:webHidden/>
              </w:rPr>
              <w:tab/>
            </w:r>
            <w:r w:rsidR="000B1347">
              <w:rPr>
                <w:noProof/>
                <w:webHidden/>
              </w:rPr>
              <w:fldChar w:fldCharType="begin"/>
            </w:r>
            <w:r w:rsidR="000B1347">
              <w:rPr>
                <w:noProof/>
                <w:webHidden/>
              </w:rPr>
              <w:instrText xml:space="preserve"> PAGEREF _Toc501142850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000B1347" w:rsidRPr="006801C2">
              <w:rPr>
                <w:rStyle w:val="Hipervnculo"/>
                <w:noProof/>
                <w14:scene3d>
                  <w14:camera w14:prst="orthographicFront"/>
                  <w14:lightRig w14:rig="threePt" w14:dir="t">
                    <w14:rot w14:lat="0" w14:lon="0" w14:rev="0"/>
                  </w14:lightRig>
                </w14:scene3d>
              </w:rPr>
              <w:t>2.</w:t>
            </w:r>
            <w:r w:rsidR="000B1347">
              <w:rPr>
                <w:rFonts w:eastAsiaTheme="minorEastAsia" w:cstheme="minorBidi"/>
                <w:smallCaps w:val="0"/>
                <w:noProof/>
                <w:sz w:val="22"/>
                <w:szCs w:val="22"/>
                <w:lang w:val="es-ES" w:eastAsia="es-ES"/>
              </w:rPr>
              <w:tab/>
            </w:r>
            <w:r w:rsidR="000B1347" w:rsidRPr="006801C2">
              <w:rPr>
                <w:rStyle w:val="Hipervnculo"/>
                <w:noProof/>
              </w:rPr>
              <w:t>Definición y Justificación del problema</w:t>
            </w:r>
            <w:r w:rsidR="000B1347">
              <w:rPr>
                <w:noProof/>
                <w:webHidden/>
              </w:rPr>
              <w:tab/>
            </w:r>
            <w:r w:rsidR="000B1347">
              <w:rPr>
                <w:noProof/>
                <w:webHidden/>
              </w:rPr>
              <w:fldChar w:fldCharType="begin"/>
            </w:r>
            <w:r w:rsidR="000B1347">
              <w:rPr>
                <w:noProof/>
                <w:webHidden/>
              </w:rPr>
              <w:instrText xml:space="preserve"> PAGEREF _Toc501142851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000B1347" w:rsidRPr="006801C2">
              <w:rPr>
                <w:rStyle w:val="Hipervnculo"/>
                <w:noProof/>
                <w14:scene3d>
                  <w14:camera w14:prst="orthographicFront"/>
                  <w14:lightRig w14:rig="threePt" w14:dir="t">
                    <w14:rot w14:lat="0" w14:lon="0" w14:rev="0"/>
                  </w14:lightRig>
                </w14:scene3d>
              </w:rPr>
              <w:t>2.1.</w:t>
            </w:r>
            <w:r w:rsidR="000B1347">
              <w:rPr>
                <w:rFonts w:eastAsiaTheme="minorEastAsia" w:cstheme="minorBidi"/>
                <w:i w:val="0"/>
                <w:iCs w:val="0"/>
                <w:noProof/>
                <w:sz w:val="22"/>
                <w:szCs w:val="22"/>
                <w:lang w:val="es-ES" w:eastAsia="es-ES"/>
              </w:rPr>
              <w:tab/>
            </w:r>
            <w:r w:rsidR="000B1347" w:rsidRPr="006801C2">
              <w:rPr>
                <w:rStyle w:val="Hipervnculo"/>
                <w:noProof/>
              </w:rPr>
              <w:t>Definición del negocio</w:t>
            </w:r>
            <w:r w:rsidR="000B1347">
              <w:rPr>
                <w:noProof/>
                <w:webHidden/>
              </w:rPr>
              <w:tab/>
            </w:r>
            <w:r w:rsidR="000B1347">
              <w:rPr>
                <w:noProof/>
                <w:webHidden/>
              </w:rPr>
              <w:fldChar w:fldCharType="begin"/>
            </w:r>
            <w:r w:rsidR="000B1347">
              <w:rPr>
                <w:noProof/>
                <w:webHidden/>
              </w:rPr>
              <w:instrText xml:space="preserve"> PAGEREF _Toc501142852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000B1347" w:rsidRPr="006801C2">
              <w:rPr>
                <w:rStyle w:val="Hipervnculo"/>
                <w:noProof/>
                <w14:scene3d>
                  <w14:camera w14:prst="orthographicFront"/>
                  <w14:lightRig w14:rig="threePt" w14:dir="t">
                    <w14:rot w14:lat="0" w14:lon="0" w14:rev="0"/>
                  </w14:lightRig>
                </w14:scene3d>
              </w:rPr>
              <w:t>2.2.</w:t>
            </w:r>
            <w:r w:rsidR="000B1347">
              <w:rPr>
                <w:rFonts w:eastAsiaTheme="minorEastAsia" w:cstheme="minorBidi"/>
                <w:i w:val="0"/>
                <w:iCs w:val="0"/>
                <w:noProof/>
                <w:sz w:val="22"/>
                <w:szCs w:val="22"/>
                <w:lang w:val="es-ES" w:eastAsia="es-ES"/>
              </w:rPr>
              <w:tab/>
            </w:r>
            <w:r w:rsidR="000B1347" w:rsidRPr="006801C2">
              <w:rPr>
                <w:rStyle w:val="Hipervnculo"/>
                <w:noProof/>
              </w:rPr>
              <w:t>Justificación del problema</w:t>
            </w:r>
            <w:r w:rsidR="000B1347">
              <w:rPr>
                <w:noProof/>
                <w:webHidden/>
              </w:rPr>
              <w:tab/>
            </w:r>
            <w:r w:rsidR="000B1347">
              <w:rPr>
                <w:noProof/>
                <w:webHidden/>
              </w:rPr>
              <w:fldChar w:fldCharType="begin"/>
            </w:r>
            <w:r w:rsidR="000B1347">
              <w:rPr>
                <w:noProof/>
                <w:webHidden/>
              </w:rPr>
              <w:instrText xml:space="preserve"> PAGEREF _Toc501142853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000B1347" w:rsidRPr="006801C2">
              <w:rPr>
                <w:rStyle w:val="Hipervnculo"/>
                <w:noProof/>
                <w14:scene3d>
                  <w14:camera w14:prst="orthographicFront"/>
                  <w14:lightRig w14:rig="threePt" w14:dir="t">
                    <w14:rot w14:lat="0" w14:lon="0" w14:rev="0"/>
                  </w14:lightRig>
                </w14:scene3d>
              </w:rPr>
              <w:t>3.</w:t>
            </w:r>
            <w:r w:rsidR="000B1347">
              <w:rPr>
                <w:rFonts w:eastAsiaTheme="minorEastAsia" w:cstheme="minorBidi"/>
                <w:smallCaps w:val="0"/>
                <w:noProof/>
                <w:sz w:val="22"/>
                <w:szCs w:val="22"/>
                <w:lang w:val="es-ES" w:eastAsia="es-ES"/>
              </w:rPr>
              <w:tab/>
            </w:r>
            <w:r w:rsidR="000B1347" w:rsidRPr="006801C2">
              <w:rPr>
                <w:rStyle w:val="Hipervnculo"/>
                <w:noProof/>
              </w:rPr>
              <w:t>Objetivos</w:t>
            </w:r>
            <w:r w:rsidR="000B1347">
              <w:rPr>
                <w:noProof/>
                <w:webHidden/>
              </w:rPr>
              <w:tab/>
            </w:r>
            <w:r w:rsidR="000B1347">
              <w:rPr>
                <w:noProof/>
                <w:webHidden/>
              </w:rPr>
              <w:fldChar w:fldCharType="begin"/>
            </w:r>
            <w:r w:rsidR="000B1347">
              <w:rPr>
                <w:noProof/>
                <w:webHidden/>
              </w:rPr>
              <w:instrText xml:space="preserve"> PAGEREF _Toc501142854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000B1347" w:rsidRPr="006801C2">
              <w:rPr>
                <w:rStyle w:val="Hipervnculo"/>
                <w:noProof/>
                <w14:scene3d>
                  <w14:camera w14:prst="orthographicFront"/>
                  <w14:lightRig w14:rig="threePt" w14:dir="t">
                    <w14:rot w14:lat="0" w14:lon="0" w14:rev="0"/>
                  </w14:lightRig>
                </w14:scene3d>
              </w:rPr>
              <w:t>3.1.</w:t>
            </w:r>
            <w:r w:rsidR="000B1347">
              <w:rPr>
                <w:rFonts w:eastAsiaTheme="minorEastAsia" w:cstheme="minorBidi"/>
                <w:i w:val="0"/>
                <w:iCs w:val="0"/>
                <w:noProof/>
                <w:sz w:val="22"/>
                <w:szCs w:val="22"/>
                <w:lang w:val="es-ES" w:eastAsia="es-ES"/>
              </w:rPr>
              <w:tab/>
            </w:r>
            <w:r w:rsidR="000B1347" w:rsidRPr="006801C2">
              <w:rPr>
                <w:rStyle w:val="Hipervnculo"/>
                <w:noProof/>
              </w:rPr>
              <w:t>Principales</w:t>
            </w:r>
            <w:r w:rsidR="000B1347">
              <w:rPr>
                <w:noProof/>
                <w:webHidden/>
              </w:rPr>
              <w:tab/>
            </w:r>
            <w:r w:rsidR="000B1347">
              <w:rPr>
                <w:noProof/>
                <w:webHidden/>
              </w:rPr>
              <w:fldChar w:fldCharType="begin"/>
            </w:r>
            <w:r w:rsidR="000B1347">
              <w:rPr>
                <w:noProof/>
                <w:webHidden/>
              </w:rPr>
              <w:instrText xml:space="preserve"> PAGEREF _Toc501142855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000B1347" w:rsidRPr="006801C2">
              <w:rPr>
                <w:rStyle w:val="Hipervnculo"/>
                <w:noProof/>
                <w14:scene3d>
                  <w14:camera w14:prst="orthographicFront"/>
                  <w14:lightRig w14:rig="threePt" w14:dir="t">
                    <w14:rot w14:lat="0" w14:lon="0" w14:rev="0"/>
                  </w14:lightRig>
                </w14:scene3d>
              </w:rPr>
              <w:t>3.2.</w:t>
            </w:r>
            <w:r w:rsidR="000B1347">
              <w:rPr>
                <w:rFonts w:eastAsiaTheme="minorEastAsia" w:cstheme="minorBidi"/>
                <w:i w:val="0"/>
                <w:iCs w:val="0"/>
                <w:noProof/>
                <w:sz w:val="22"/>
                <w:szCs w:val="22"/>
                <w:lang w:val="es-ES" w:eastAsia="es-ES"/>
              </w:rPr>
              <w:tab/>
            </w:r>
            <w:r w:rsidR="000B1347" w:rsidRPr="006801C2">
              <w:rPr>
                <w:rStyle w:val="Hipervnculo"/>
                <w:noProof/>
              </w:rPr>
              <w:t>Secundarios</w:t>
            </w:r>
            <w:r w:rsidR="000B1347">
              <w:rPr>
                <w:noProof/>
                <w:webHidden/>
              </w:rPr>
              <w:tab/>
            </w:r>
            <w:r w:rsidR="000B1347">
              <w:rPr>
                <w:noProof/>
                <w:webHidden/>
              </w:rPr>
              <w:fldChar w:fldCharType="begin"/>
            </w:r>
            <w:r w:rsidR="000B1347">
              <w:rPr>
                <w:noProof/>
                <w:webHidden/>
              </w:rPr>
              <w:instrText xml:space="preserve"> PAGEREF _Toc501142856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000B1347" w:rsidRPr="006801C2">
              <w:rPr>
                <w:rStyle w:val="Hipervnculo"/>
                <w:noProof/>
                <w14:scene3d>
                  <w14:camera w14:prst="orthographicFront"/>
                  <w14:lightRig w14:rig="threePt" w14:dir="t">
                    <w14:rot w14:lat="0" w14:lon="0" w14:rev="0"/>
                  </w14:lightRig>
                </w14:scene3d>
              </w:rPr>
              <w:t>4.</w:t>
            </w:r>
            <w:r w:rsidR="000B1347">
              <w:rPr>
                <w:rFonts w:eastAsiaTheme="minorEastAsia" w:cstheme="minorBidi"/>
                <w:smallCaps w:val="0"/>
                <w:noProof/>
                <w:sz w:val="22"/>
                <w:szCs w:val="22"/>
                <w:lang w:val="es-ES" w:eastAsia="es-ES"/>
              </w:rPr>
              <w:tab/>
            </w:r>
            <w:r w:rsidR="000B1347" w:rsidRPr="006801C2">
              <w:rPr>
                <w:rStyle w:val="Hipervnculo"/>
                <w:noProof/>
              </w:rPr>
              <w:t>Marco teórico introductorio</w:t>
            </w:r>
            <w:r w:rsidR="000B1347">
              <w:rPr>
                <w:noProof/>
                <w:webHidden/>
              </w:rPr>
              <w:tab/>
            </w:r>
            <w:r w:rsidR="000B1347">
              <w:rPr>
                <w:noProof/>
                <w:webHidden/>
              </w:rPr>
              <w:fldChar w:fldCharType="begin"/>
            </w:r>
            <w:r w:rsidR="000B1347">
              <w:rPr>
                <w:noProof/>
                <w:webHidden/>
              </w:rPr>
              <w:instrText xml:space="preserve"> PAGEREF _Toc501142857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000B1347" w:rsidRPr="006801C2">
              <w:rPr>
                <w:rStyle w:val="Hipervnculo"/>
                <w:noProof/>
                <w14:scene3d>
                  <w14:camera w14:prst="orthographicFront"/>
                  <w14:lightRig w14:rig="threePt" w14:dir="t">
                    <w14:rot w14:lat="0" w14:lon="0" w14:rev="0"/>
                  </w14:lightRig>
                </w14:scene3d>
              </w:rPr>
              <w:t>4.1.</w:t>
            </w:r>
            <w:r w:rsidR="000B1347">
              <w:rPr>
                <w:rFonts w:eastAsiaTheme="minorEastAsia" w:cstheme="minorBidi"/>
                <w:i w:val="0"/>
                <w:iCs w:val="0"/>
                <w:noProof/>
                <w:sz w:val="22"/>
                <w:szCs w:val="22"/>
                <w:lang w:val="es-ES" w:eastAsia="es-ES"/>
              </w:rPr>
              <w:tab/>
            </w:r>
            <w:r w:rsidR="000B1347" w:rsidRPr="006801C2">
              <w:rPr>
                <w:rStyle w:val="Hipervnculo"/>
                <w:noProof/>
              </w:rPr>
              <w:t>Ingeniería de requerimientos</w:t>
            </w:r>
            <w:r w:rsidR="000B1347">
              <w:rPr>
                <w:noProof/>
                <w:webHidden/>
              </w:rPr>
              <w:tab/>
            </w:r>
            <w:r w:rsidR="000B1347">
              <w:rPr>
                <w:noProof/>
                <w:webHidden/>
              </w:rPr>
              <w:fldChar w:fldCharType="begin"/>
            </w:r>
            <w:r w:rsidR="000B1347">
              <w:rPr>
                <w:noProof/>
                <w:webHidden/>
              </w:rPr>
              <w:instrText xml:space="preserve"> PAGEREF _Toc501142858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000B1347" w:rsidRPr="006801C2">
              <w:rPr>
                <w:rStyle w:val="Hipervnculo"/>
                <w:noProof/>
                <w14:scene3d>
                  <w14:camera w14:prst="orthographicFront"/>
                  <w14:lightRig w14:rig="threePt" w14:dir="t">
                    <w14:rot w14:lat="0" w14:lon="0" w14:rev="0"/>
                  </w14:lightRig>
                </w14:scene3d>
              </w:rPr>
              <w:t>5.</w:t>
            </w:r>
            <w:r w:rsidR="000B1347">
              <w:rPr>
                <w:rFonts w:eastAsiaTheme="minorEastAsia" w:cstheme="minorBidi"/>
                <w:smallCaps w:val="0"/>
                <w:noProof/>
                <w:sz w:val="22"/>
                <w:szCs w:val="22"/>
                <w:lang w:val="es-ES" w:eastAsia="es-ES"/>
              </w:rPr>
              <w:tab/>
            </w:r>
            <w:r w:rsidR="000B1347" w:rsidRPr="006801C2">
              <w:rPr>
                <w:rStyle w:val="Hipervnculo"/>
                <w:noProof/>
              </w:rPr>
              <w:t>Hipótesis o ideas a defender</w:t>
            </w:r>
            <w:r w:rsidR="000B1347">
              <w:rPr>
                <w:noProof/>
                <w:webHidden/>
              </w:rPr>
              <w:tab/>
            </w:r>
            <w:r w:rsidR="000B1347">
              <w:rPr>
                <w:noProof/>
                <w:webHidden/>
              </w:rPr>
              <w:fldChar w:fldCharType="begin"/>
            </w:r>
            <w:r w:rsidR="000B1347">
              <w:rPr>
                <w:noProof/>
                <w:webHidden/>
              </w:rPr>
              <w:instrText xml:space="preserve"> PAGEREF _Toc501142859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000B1347" w:rsidRPr="006801C2">
              <w:rPr>
                <w:rStyle w:val="Hipervnculo"/>
                <w:noProof/>
                <w14:scene3d>
                  <w14:camera w14:prst="orthographicFront"/>
                  <w14:lightRig w14:rig="threePt" w14:dir="t">
                    <w14:rot w14:lat="0" w14:lon="0" w14:rev="0"/>
                  </w14:lightRig>
                </w14:scene3d>
              </w:rPr>
              <w:t>6.</w:t>
            </w:r>
            <w:r w:rsidR="000B1347">
              <w:rPr>
                <w:rFonts w:eastAsiaTheme="minorEastAsia" w:cstheme="minorBidi"/>
                <w:smallCaps w:val="0"/>
                <w:noProof/>
                <w:sz w:val="22"/>
                <w:szCs w:val="22"/>
                <w:lang w:val="es-ES" w:eastAsia="es-ES"/>
              </w:rPr>
              <w:tab/>
            </w:r>
            <w:r w:rsidR="000B1347" w:rsidRPr="006801C2">
              <w:rPr>
                <w:rStyle w:val="Hipervnculo"/>
                <w:noProof/>
              </w:rPr>
              <w:t>Metodología investigativa</w:t>
            </w:r>
            <w:r w:rsidR="000B1347">
              <w:rPr>
                <w:noProof/>
                <w:webHidden/>
              </w:rPr>
              <w:tab/>
            </w:r>
            <w:r w:rsidR="000B1347">
              <w:rPr>
                <w:noProof/>
                <w:webHidden/>
              </w:rPr>
              <w:fldChar w:fldCharType="begin"/>
            </w:r>
            <w:r w:rsidR="000B1347">
              <w:rPr>
                <w:noProof/>
                <w:webHidden/>
              </w:rPr>
              <w:instrText xml:space="preserve"> PAGEREF _Toc501142860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000B1347" w:rsidRPr="006801C2">
              <w:rPr>
                <w:rStyle w:val="Hipervnculo"/>
                <w:noProof/>
                <w14:scene3d>
                  <w14:camera w14:prst="orthographicFront"/>
                  <w14:lightRig w14:rig="threePt" w14:dir="t">
                    <w14:rot w14:lat="0" w14:lon="0" w14:rev="0"/>
                  </w14:lightRig>
                </w14:scene3d>
              </w:rPr>
              <w:t>6.1.</w:t>
            </w:r>
            <w:r w:rsidR="000B1347">
              <w:rPr>
                <w:rFonts w:eastAsiaTheme="minorEastAsia" w:cstheme="minorBidi"/>
                <w:i w:val="0"/>
                <w:iCs w:val="0"/>
                <w:noProof/>
                <w:sz w:val="22"/>
                <w:szCs w:val="22"/>
                <w:lang w:val="es-ES" w:eastAsia="es-ES"/>
              </w:rPr>
              <w:tab/>
            </w:r>
            <w:r w:rsidR="000B1347" w:rsidRPr="006801C2">
              <w:rPr>
                <w:rStyle w:val="Hipervnculo"/>
                <w:noProof/>
              </w:rPr>
              <w:t>Metodología ágil Scrum</w:t>
            </w:r>
            <w:r w:rsidR="000B1347">
              <w:rPr>
                <w:noProof/>
                <w:webHidden/>
              </w:rPr>
              <w:tab/>
            </w:r>
            <w:r w:rsidR="000B1347">
              <w:rPr>
                <w:noProof/>
                <w:webHidden/>
              </w:rPr>
              <w:fldChar w:fldCharType="begin"/>
            </w:r>
            <w:r w:rsidR="000B1347">
              <w:rPr>
                <w:noProof/>
                <w:webHidden/>
              </w:rPr>
              <w:instrText xml:space="preserve"> PAGEREF _Toc501142861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000B1347" w:rsidRPr="006801C2">
              <w:rPr>
                <w:rStyle w:val="Hipervnculo"/>
                <w:noProof/>
                <w14:scene3d>
                  <w14:camera w14:prst="orthographicFront"/>
                  <w14:lightRig w14:rig="threePt" w14:dir="t">
                    <w14:rot w14:lat="0" w14:lon="0" w14:rev="0"/>
                  </w14:lightRig>
                </w14:scene3d>
              </w:rPr>
              <w:t>6.2.</w:t>
            </w:r>
            <w:r w:rsidR="000B1347">
              <w:rPr>
                <w:rFonts w:eastAsiaTheme="minorEastAsia" w:cstheme="minorBidi"/>
                <w:i w:val="0"/>
                <w:iCs w:val="0"/>
                <w:noProof/>
                <w:sz w:val="22"/>
                <w:szCs w:val="22"/>
                <w:lang w:val="es-ES" w:eastAsia="es-ES"/>
              </w:rPr>
              <w:tab/>
            </w:r>
            <w:r w:rsidR="000B1347" w:rsidRPr="006801C2">
              <w:rPr>
                <w:rStyle w:val="Hipervnculo"/>
                <w:noProof/>
              </w:rPr>
              <w:t>Identificación de actores principales</w:t>
            </w:r>
            <w:r w:rsidR="000B1347">
              <w:rPr>
                <w:noProof/>
                <w:webHidden/>
              </w:rPr>
              <w:tab/>
            </w:r>
            <w:r w:rsidR="000B1347">
              <w:rPr>
                <w:noProof/>
                <w:webHidden/>
              </w:rPr>
              <w:fldChar w:fldCharType="begin"/>
            </w:r>
            <w:r w:rsidR="000B1347">
              <w:rPr>
                <w:noProof/>
                <w:webHidden/>
              </w:rPr>
              <w:instrText xml:space="preserve"> PAGEREF _Toc501142862 \h </w:instrText>
            </w:r>
            <w:r w:rsidR="000B1347">
              <w:rPr>
                <w:noProof/>
                <w:webHidden/>
              </w:rPr>
            </w:r>
            <w:r w:rsidR="000B1347">
              <w:rPr>
                <w:noProof/>
                <w:webHidden/>
              </w:rPr>
              <w:fldChar w:fldCharType="separate"/>
            </w:r>
            <w:r w:rsidR="000B1347">
              <w:rPr>
                <w:noProof/>
                <w:webHidden/>
              </w:rPr>
              <w:t>6</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000B1347" w:rsidRPr="006801C2">
              <w:rPr>
                <w:rStyle w:val="Hipervnculo"/>
                <w:noProof/>
                <w14:scene3d>
                  <w14:camera w14:prst="orthographicFront"/>
                  <w14:lightRig w14:rig="threePt" w14:dir="t">
                    <w14:rot w14:lat="0" w14:lon="0" w14:rev="0"/>
                  </w14:lightRig>
                </w14:scene3d>
              </w:rPr>
              <w:t>7.</w:t>
            </w:r>
            <w:r w:rsidR="000B1347">
              <w:rPr>
                <w:rFonts w:eastAsiaTheme="minorEastAsia" w:cstheme="minorBidi"/>
                <w:smallCaps w:val="0"/>
                <w:noProof/>
                <w:sz w:val="22"/>
                <w:szCs w:val="22"/>
                <w:lang w:val="es-ES" w:eastAsia="es-ES"/>
              </w:rPr>
              <w:tab/>
            </w:r>
            <w:r w:rsidR="000B1347" w:rsidRPr="006801C2">
              <w:rPr>
                <w:rStyle w:val="Hipervnculo"/>
                <w:noProof/>
              </w:rPr>
              <w:t>Resultados esperados</w:t>
            </w:r>
            <w:r w:rsidR="000B1347">
              <w:rPr>
                <w:noProof/>
                <w:webHidden/>
              </w:rPr>
              <w:tab/>
            </w:r>
            <w:r w:rsidR="000B1347">
              <w:rPr>
                <w:noProof/>
                <w:webHidden/>
              </w:rPr>
              <w:fldChar w:fldCharType="begin"/>
            </w:r>
            <w:r w:rsidR="000B1347">
              <w:rPr>
                <w:noProof/>
                <w:webHidden/>
              </w:rPr>
              <w:instrText xml:space="preserve"> PAGEREF _Toc501142863 \h </w:instrText>
            </w:r>
            <w:r w:rsidR="000B1347">
              <w:rPr>
                <w:noProof/>
                <w:webHidden/>
              </w:rPr>
            </w:r>
            <w:r w:rsidR="000B1347">
              <w:rPr>
                <w:noProof/>
                <w:webHidden/>
              </w:rPr>
              <w:fldChar w:fldCharType="separate"/>
            </w:r>
            <w:r w:rsidR="000B1347">
              <w:rPr>
                <w:noProof/>
                <w:webHidden/>
              </w:rPr>
              <w:t>7</w:t>
            </w:r>
            <w:r w:rsidR="000B1347">
              <w:rPr>
                <w:noProof/>
                <w:webHidden/>
              </w:rPr>
              <w:fldChar w:fldCharType="end"/>
            </w:r>
          </w:hyperlink>
        </w:p>
        <w:p w:rsidR="000B1347" w:rsidRDefault="000E7B46">
          <w:pPr>
            <w:pStyle w:val="TDC2"/>
            <w:tabs>
              <w:tab w:val="right" w:leader="dot" w:pos="8777"/>
            </w:tabs>
            <w:rPr>
              <w:rFonts w:eastAsiaTheme="minorEastAsia" w:cstheme="minorBidi"/>
              <w:smallCaps w:val="0"/>
              <w:noProof/>
              <w:sz w:val="22"/>
              <w:szCs w:val="22"/>
              <w:lang w:val="es-ES" w:eastAsia="es-ES"/>
            </w:rPr>
          </w:pPr>
          <w:hyperlink w:anchor="_Toc501142864" w:history="1">
            <w:r w:rsidR="000B1347" w:rsidRPr="006801C2">
              <w:rPr>
                <w:rStyle w:val="Hipervnculo"/>
                <w:noProof/>
              </w:rPr>
              <w:t>Sección 1 Fundamentación teórica</w:t>
            </w:r>
            <w:r w:rsidR="000B1347">
              <w:rPr>
                <w:noProof/>
                <w:webHidden/>
              </w:rPr>
              <w:tab/>
            </w:r>
            <w:r w:rsidR="000B1347">
              <w:rPr>
                <w:noProof/>
                <w:webHidden/>
              </w:rPr>
              <w:fldChar w:fldCharType="begin"/>
            </w:r>
            <w:r w:rsidR="000B1347">
              <w:rPr>
                <w:noProof/>
                <w:webHidden/>
              </w:rPr>
              <w:instrText xml:space="preserve"> PAGEREF _Toc501142864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000B1347" w:rsidRPr="006801C2">
              <w:rPr>
                <w:rStyle w:val="Hipervnculo"/>
                <w:noProof/>
                <w14:scene3d>
                  <w14:camera w14:prst="orthographicFront"/>
                  <w14:lightRig w14:rig="threePt" w14:dir="t">
                    <w14:rot w14:lat="0" w14:lon="0" w14:rev="0"/>
                  </w14:lightRig>
                </w14:scene3d>
              </w:rPr>
              <w:t>8.</w:t>
            </w:r>
            <w:r w:rsidR="000B1347">
              <w:rPr>
                <w:rFonts w:eastAsiaTheme="minorEastAsia" w:cstheme="minorBidi"/>
                <w:smallCaps w:val="0"/>
                <w:noProof/>
                <w:sz w:val="22"/>
                <w:szCs w:val="22"/>
                <w:lang w:val="es-ES" w:eastAsia="es-ES"/>
              </w:rPr>
              <w:tab/>
            </w:r>
            <w:r w:rsidR="000B1347" w:rsidRPr="006801C2">
              <w:rPr>
                <w:rStyle w:val="Hipervnculo"/>
                <w:noProof/>
              </w:rPr>
              <w:t>Marco Teórico</w:t>
            </w:r>
            <w:r w:rsidR="000B1347">
              <w:rPr>
                <w:noProof/>
                <w:webHidden/>
              </w:rPr>
              <w:tab/>
            </w:r>
            <w:r w:rsidR="000B1347">
              <w:rPr>
                <w:noProof/>
                <w:webHidden/>
              </w:rPr>
              <w:fldChar w:fldCharType="begin"/>
            </w:r>
            <w:r w:rsidR="000B1347">
              <w:rPr>
                <w:noProof/>
                <w:webHidden/>
              </w:rPr>
              <w:instrText xml:space="preserve"> PAGEREF _Toc501142865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000B1347" w:rsidRPr="006801C2">
              <w:rPr>
                <w:rStyle w:val="Hipervnculo"/>
                <w:noProof/>
                <w14:scene3d>
                  <w14:camera w14:prst="orthographicFront"/>
                  <w14:lightRig w14:rig="threePt" w14:dir="t">
                    <w14:rot w14:lat="0" w14:lon="0" w14:rev="0"/>
                  </w14:lightRig>
                </w14:scene3d>
              </w:rPr>
              <w:t>8.1.</w:t>
            </w:r>
            <w:r w:rsidR="000B1347">
              <w:rPr>
                <w:rFonts w:eastAsiaTheme="minorEastAsia" w:cstheme="minorBidi"/>
                <w:i w:val="0"/>
                <w:iCs w:val="0"/>
                <w:noProof/>
                <w:sz w:val="22"/>
                <w:szCs w:val="22"/>
                <w:lang w:val="es-ES" w:eastAsia="es-ES"/>
              </w:rPr>
              <w:tab/>
            </w:r>
            <w:r w:rsidR="000B1347" w:rsidRPr="006801C2">
              <w:rPr>
                <w:rStyle w:val="Hipervnculo"/>
                <w:noProof/>
              </w:rPr>
              <w:t>Diagramación</w:t>
            </w:r>
            <w:r w:rsidR="000B1347">
              <w:rPr>
                <w:noProof/>
                <w:webHidden/>
              </w:rPr>
              <w:tab/>
            </w:r>
            <w:r w:rsidR="000B1347">
              <w:rPr>
                <w:noProof/>
                <w:webHidden/>
              </w:rPr>
              <w:fldChar w:fldCharType="begin"/>
            </w:r>
            <w:r w:rsidR="000B1347">
              <w:rPr>
                <w:noProof/>
                <w:webHidden/>
              </w:rPr>
              <w:instrText xml:space="preserve"> PAGEREF _Toc501142866 \h </w:instrText>
            </w:r>
            <w:r w:rsidR="000B1347">
              <w:rPr>
                <w:noProof/>
                <w:webHidden/>
              </w:rPr>
            </w:r>
            <w:r w:rsidR="000B1347">
              <w:rPr>
                <w:noProof/>
                <w:webHidden/>
              </w:rPr>
              <w:fldChar w:fldCharType="separate"/>
            </w:r>
            <w:r w:rsidR="000B1347">
              <w:rPr>
                <w:noProof/>
                <w:webHidden/>
              </w:rPr>
              <w:t>12</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000B1347" w:rsidRPr="006801C2">
              <w:rPr>
                <w:rStyle w:val="Hipervnculo"/>
                <w:noProof/>
                <w14:scene3d>
                  <w14:camera w14:prst="orthographicFront"/>
                  <w14:lightRig w14:rig="threePt" w14:dir="t">
                    <w14:rot w14:lat="0" w14:lon="0" w14:rev="0"/>
                  </w14:lightRig>
                </w14:scene3d>
              </w:rPr>
              <w:t>8.2.</w:t>
            </w:r>
            <w:r w:rsidR="000B1347">
              <w:rPr>
                <w:rFonts w:eastAsiaTheme="minorEastAsia" w:cstheme="minorBidi"/>
                <w:i w:val="0"/>
                <w:iCs w:val="0"/>
                <w:noProof/>
                <w:sz w:val="22"/>
                <w:szCs w:val="22"/>
                <w:lang w:val="es-ES" w:eastAsia="es-ES"/>
              </w:rPr>
              <w:tab/>
            </w:r>
            <w:r w:rsidR="000B1347" w:rsidRPr="006801C2">
              <w:rPr>
                <w:rStyle w:val="Hipervnculo"/>
                <w:noProof/>
              </w:rPr>
              <w:t>Simbología</w:t>
            </w:r>
            <w:r w:rsidR="000B1347">
              <w:rPr>
                <w:noProof/>
                <w:webHidden/>
              </w:rPr>
              <w:tab/>
            </w:r>
            <w:r w:rsidR="000B1347">
              <w:rPr>
                <w:noProof/>
                <w:webHidden/>
              </w:rPr>
              <w:fldChar w:fldCharType="begin"/>
            </w:r>
            <w:r w:rsidR="000B1347">
              <w:rPr>
                <w:noProof/>
                <w:webHidden/>
              </w:rPr>
              <w:instrText xml:space="preserve"> PAGEREF _Toc501142867 \h </w:instrText>
            </w:r>
            <w:r w:rsidR="000B1347">
              <w:rPr>
                <w:noProof/>
                <w:webHidden/>
              </w:rPr>
            </w:r>
            <w:r w:rsidR="000B1347">
              <w:rPr>
                <w:noProof/>
                <w:webHidden/>
              </w:rPr>
              <w:fldChar w:fldCharType="separate"/>
            </w:r>
            <w:r w:rsidR="000B1347">
              <w:rPr>
                <w:noProof/>
                <w:webHidden/>
              </w:rPr>
              <w:t>13</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000B1347" w:rsidRPr="006801C2">
              <w:rPr>
                <w:rStyle w:val="Hipervnculo"/>
                <w:noProof/>
                <w14:scene3d>
                  <w14:camera w14:prst="orthographicFront"/>
                  <w14:lightRig w14:rig="threePt" w14:dir="t">
                    <w14:rot w14:lat="0" w14:lon="0" w14:rev="0"/>
                  </w14:lightRig>
                </w14:scene3d>
              </w:rPr>
              <w:t>8.3.</w:t>
            </w:r>
            <w:r w:rsidR="000B1347">
              <w:rPr>
                <w:rFonts w:eastAsiaTheme="minorEastAsia" w:cstheme="minorBidi"/>
                <w:i w:val="0"/>
                <w:iC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68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000B1347" w:rsidRPr="006801C2">
              <w:rPr>
                <w:rStyle w:val="Hipervnculo"/>
                <w:noProof/>
                <w14:scene3d>
                  <w14:camera w14:prst="orthographicFront"/>
                  <w14:lightRig w14:rig="threePt" w14:dir="t">
                    <w14:rot w14:lat="0" w14:lon="0" w14:rev="0"/>
                  </w14:lightRig>
                </w14:scene3d>
              </w:rPr>
              <w:t>8.4.</w:t>
            </w:r>
            <w:r w:rsidR="000B1347">
              <w:rPr>
                <w:rFonts w:eastAsiaTheme="minorEastAsia" w:cstheme="minorBidi"/>
                <w:i w:val="0"/>
                <w:iCs w:val="0"/>
                <w:noProof/>
                <w:sz w:val="22"/>
                <w:szCs w:val="22"/>
                <w:lang w:val="es-ES" w:eastAsia="es-ES"/>
              </w:rPr>
              <w:tab/>
            </w:r>
            <w:r w:rsidR="000B1347" w:rsidRPr="006801C2">
              <w:rPr>
                <w:rStyle w:val="Hipervnculo"/>
                <w:noProof/>
              </w:rPr>
              <w:t>Técnica del diagrama causa-efecto:</w:t>
            </w:r>
            <w:r w:rsidR="000B1347">
              <w:rPr>
                <w:noProof/>
                <w:webHidden/>
              </w:rPr>
              <w:tab/>
            </w:r>
            <w:r w:rsidR="000B1347">
              <w:rPr>
                <w:noProof/>
                <w:webHidden/>
              </w:rPr>
              <w:fldChar w:fldCharType="begin"/>
            </w:r>
            <w:r w:rsidR="000B1347">
              <w:rPr>
                <w:noProof/>
                <w:webHidden/>
              </w:rPr>
              <w:instrText xml:space="preserve"> PAGEREF _Toc501142869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000B1347" w:rsidRPr="006801C2">
              <w:rPr>
                <w:rStyle w:val="Hipervnculo"/>
                <w:noProof/>
                <w14:scene3d>
                  <w14:camera w14:prst="orthographicFront"/>
                  <w14:lightRig w14:rig="threePt" w14:dir="t">
                    <w14:rot w14:lat="0" w14:lon="0" w14:rev="0"/>
                  </w14:lightRig>
                </w14:scene3d>
              </w:rPr>
              <w:t>8.5.</w:t>
            </w:r>
            <w:r w:rsidR="000B1347">
              <w:rPr>
                <w:rFonts w:eastAsiaTheme="minorEastAsia" w:cstheme="minorBidi"/>
                <w:i w:val="0"/>
                <w:iCs w:val="0"/>
                <w:noProof/>
                <w:sz w:val="22"/>
                <w:szCs w:val="22"/>
                <w:lang w:val="es-ES" w:eastAsia="es-ES"/>
              </w:rPr>
              <w:tab/>
            </w:r>
            <w:r w:rsidR="000B1347" w:rsidRPr="006801C2">
              <w:rPr>
                <w:rStyle w:val="Hipervnculo"/>
                <w:noProof/>
              </w:rPr>
              <w:t>Diagrama de relación</w:t>
            </w:r>
            <w:r w:rsidR="000B1347">
              <w:rPr>
                <w:noProof/>
                <w:webHidden/>
              </w:rPr>
              <w:tab/>
            </w:r>
            <w:r w:rsidR="000B1347">
              <w:rPr>
                <w:noProof/>
                <w:webHidden/>
              </w:rPr>
              <w:fldChar w:fldCharType="begin"/>
            </w:r>
            <w:r w:rsidR="000B1347">
              <w:rPr>
                <w:noProof/>
                <w:webHidden/>
              </w:rPr>
              <w:instrText xml:space="preserve"> PAGEREF _Toc501142870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000B1347" w:rsidRPr="006801C2">
              <w:rPr>
                <w:rStyle w:val="Hipervnculo"/>
                <w:noProof/>
                <w14:scene3d>
                  <w14:camera w14:prst="orthographicFront"/>
                  <w14:lightRig w14:rig="threePt" w14:dir="t">
                    <w14:rot w14:lat="0" w14:lon="0" w14:rev="0"/>
                  </w14:lightRig>
                </w14:scene3d>
              </w:rPr>
              <w:t>8.6.</w:t>
            </w:r>
            <w:r w:rsidR="000B1347">
              <w:rPr>
                <w:rFonts w:eastAsiaTheme="minorEastAsia" w:cstheme="minorBidi"/>
                <w:i w:val="0"/>
                <w:iCs w:val="0"/>
                <w:noProof/>
                <w:sz w:val="22"/>
                <w:szCs w:val="22"/>
                <w:lang w:val="es-ES" w:eastAsia="es-ES"/>
              </w:rPr>
              <w:tab/>
            </w:r>
            <w:r w:rsidR="000B1347" w:rsidRPr="006801C2">
              <w:rPr>
                <w:rStyle w:val="Hipervnculo"/>
                <w:noProof/>
              </w:rPr>
              <w:t>Ciclos de vida de desarrollo del software</w:t>
            </w:r>
            <w:r w:rsidR="000B1347">
              <w:rPr>
                <w:noProof/>
                <w:webHidden/>
              </w:rPr>
              <w:tab/>
            </w:r>
            <w:r w:rsidR="000B1347">
              <w:rPr>
                <w:noProof/>
                <w:webHidden/>
              </w:rPr>
              <w:fldChar w:fldCharType="begin"/>
            </w:r>
            <w:r w:rsidR="000B1347">
              <w:rPr>
                <w:noProof/>
                <w:webHidden/>
              </w:rPr>
              <w:instrText xml:space="preserve"> PAGEREF _Toc501142871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000B1347" w:rsidRPr="006801C2">
              <w:rPr>
                <w:rStyle w:val="Hipervnculo"/>
                <w:noProof/>
                <w14:scene3d>
                  <w14:camera w14:prst="orthographicFront"/>
                  <w14:lightRig w14:rig="threePt" w14:dir="t">
                    <w14:rot w14:lat="0" w14:lon="0" w14:rev="0"/>
                  </w14:lightRig>
                </w14:scene3d>
              </w:rPr>
              <w:t>8.7.</w:t>
            </w:r>
            <w:r w:rsidR="000B1347">
              <w:rPr>
                <w:rFonts w:eastAsiaTheme="minorEastAsia" w:cstheme="minorBidi"/>
                <w:i w:val="0"/>
                <w:iCs w:val="0"/>
                <w:noProof/>
                <w:sz w:val="22"/>
                <w:szCs w:val="22"/>
                <w:lang w:val="es-ES" w:eastAsia="es-ES"/>
              </w:rPr>
              <w:tab/>
            </w:r>
            <w:r w:rsidR="000B1347" w:rsidRPr="006801C2">
              <w:rPr>
                <w:rStyle w:val="Hipervnculo"/>
                <w:noProof/>
              </w:rPr>
              <w:t>Arquitectura del Software</w:t>
            </w:r>
            <w:r w:rsidR="000B1347">
              <w:rPr>
                <w:noProof/>
                <w:webHidden/>
              </w:rPr>
              <w:tab/>
            </w:r>
            <w:r w:rsidR="000B1347">
              <w:rPr>
                <w:noProof/>
                <w:webHidden/>
              </w:rPr>
              <w:fldChar w:fldCharType="begin"/>
            </w:r>
            <w:r w:rsidR="000B1347">
              <w:rPr>
                <w:noProof/>
                <w:webHidden/>
              </w:rPr>
              <w:instrText xml:space="preserve"> PAGEREF _Toc501142872 \h </w:instrText>
            </w:r>
            <w:r w:rsidR="000B1347">
              <w:rPr>
                <w:noProof/>
                <w:webHidden/>
              </w:rPr>
            </w:r>
            <w:r w:rsidR="000B1347">
              <w:rPr>
                <w:noProof/>
                <w:webHidden/>
              </w:rPr>
              <w:fldChar w:fldCharType="separate"/>
            </w:r>
            <w:r w:rsidR="000B1347">
              <w:rPr>
                <w:noProof/>
                <w:webHidden/>
              </w:rPr>
              <w:t>20</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000B1347" w:rsidRPr="006801C2">
              <w:rPr>
                <w:rStyle w:val="Hipervnculo"/>
                <w:noProof/>
                <w14:scene3d>
                  <w14:camera w14:prst="orthographicFront"/>
                  <w14:lightRig w14:rig="threePt" w14:dir="t">
                    <w14:rot w14:lat="0" w14:lon="0" w14:rev="0"/>
                  </w14:lightRig>
                </w14:scene3d>
              </w:rPr>
              <w:t>9.</w:t>
            </w:r>
            <w:r w:rsidR="000B1347">
              <w:rPr>
                <w:rFonts w:eastAsiaTheme="minorEastAsia" w:cstheme="minorBidi"/>
                <w:smallCaps w:val="0"/>
                <w:noProof/>
                <w:sz w:val="22"/>
                <w:szCs w:val="22"/>
                <w:lang w:val="es-ES" w:eastAsia="es-ES"/>
              </w:rPr>
              <w:tab/>
            </w:r>
            <w:r w:rsidR="000B1347" w:rsidRPr="006801C2">
              <w:rPr>
                <w:rStyle w:val="Hipervnculo"/>
                <w:noProof/>
              </w:rPr>
              <w:t>Marco Legal</w:t>
            </w:r>
            <w:r w:rsidR="000B1347">
              <w:rPr>
                <w:noProof/>
                <w:webHidden/>
              </w:rPr>
              <w:tab/>
            </w:r>
            <w:r w:rsidR="000B1347">
              <w:rPr>
                <w:noProof/>
                <w:webHidden/>
              </w:rPr>
              <w:fldChar w:fldCharType="begin"/>
            </w:r>
            <w:r w:rsidR="000B1347">
              <w:rPr>
                <w:noProof/>
                <w:webHidden/>
              </w:rPr>
              <w:instrText xml:space="preserve"> PAGEREF _Toc501142873 \h </w:instrText>
            </w:r>
            <w:r w:rsidR="000B1347">
              <w:rPr>
                <w:noProof/>
                <w:webHidden/>
              </w:rPr>
            </w:r>
            <w:r w:rsidR="000B1347">
              <w:rPr>
                <w:noProof/>
                <w:webHidden/>
              </w:rPr>
              <w:fldChar w:fldCharType="separate"/>
            </w:r>
            <w:r w:rsidR="000B1347">
              <w:rPr>
                <w:noProof/>
                <w:webHidden/>
              </w:rPr>
              <w:t>21</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000B1347" w:rsidRPr="006801C2">
              <w:rPr>
                <w:rStyle w:val="Hipervnculo"/>
                <w:noProof/>
                <w14:scene3d>
                  <w14:camera w14:prst="orthographicFront"/>
                  <w14:lightRig w14:rig="threePt" w14:dir="t">
                    <w14:rot w14:lat="0" w14:lon="0" w14:rev="0"/>
                  </w14:lightRig>
                </w14:scene3d>
              </w:rPr>
              <w:t>10.</w:t>
            </w:r>
            <w:r w:rsidR="000B1347">
              <w:rPr>
                <w:rFonts w:eastAsiaTheme="minorEastAsia" w:cstheme="minorBidi"/>
                <w:smallCaps w:val="0"/>
                <w:noProof/>
                <w:sz w:val="22"/>
                <w:szCs w:val="22"/>
                <w:lang w:val="es-ES" w:eastAsia="es-ES"/>
              </w:rPr>
              <w:tab/>
            </w:r>
            <w:r w:rsidR="000B1347" w:rsidRPr="006801C2">
              <w:rPr>
                <w:rStyle w:val="Hipervnculo"/>
                <w:noProof/>
              </w:rPr>
              <w:t>Marco referencial</w:t>
            </w:r>
            <w:r w:rsidR="000B1347">
              <w:rPr>
                <w:noProof/>
                <w:webHidden/>
              </w:rPr>
              <w:tab/>
            </w:r>
            <w:r w:rsidR="000B1347">
              <w:rPr>
                <w:noProof/>
                <w:webHidden/>
              </w:rPr>
              <w:fldChar w:fldCharType="begin"/>
            </w:r>
            <w:r w:rsidR="000B1347">
              <w:rPr>
                <w:noProof/>
                <w:webHidden/>
              </w:rPr>
              <w:instrText xml:space="preserve"> PAGEREF _Toc501142874 \h </w:instrText>
            </w:r>
            <w:r w:rsidR="000B1347">
              <w:rPr>
                <w:noProof/>
                <w:webHidden/>
              </w:rPr>
            </w:r>
            <w:r w:rsidR="000B1347">
              <w:rPr>
                <w:noProof/>
                <w:webHidden/>
              </w:rPr>
              <w:fldChar w:fldCharType="separate"/>
            </w:r>
            <w:r w:rsidR="000B1347">
              <w:rPr>
                <w:noProof/>
                <w:webHidden/>
              </w:rPr>
              <w:t>26</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000B1347" w:rsidRPr="006801C2">
              <w:rPr>
                <w:rStyle w:val="Hipervnculo"/>
                <w:noProof/>
                <w14:scene3d>
                  <w14:camera w14:prst="orthographicFront"/>
                  <w14:lightRig w14:rig="threePt" w14:dir="t">
                    <w14:rot w14:lat="0" w14:lon="0" w14:rev="0"/>
                  </w14:lightRig>
                </w14:scene3d>
              </w:rPr>
              <w:t>11.</w:t>
            </w:r>
            <w:r w:rsidR="000B1347">
              <w:rPr>
                <w:rFonts w:eastAsiaTheme="minorEastAsia" w:cstheme="minorBidi"/>
                <w:smallCaps w:val="0"/>
                <w:noProof/>
                <w:sz w:val="22"/>
                <w:szCs w:val="22"/>
                <w:lang w:val="es-ES" w:eastAsia="es-ES"/>
              </w:rPr>
              <w:tab/>
            </w:r>
            <w:r w:rsidR="000B1347" w:rsidRPr="006801C2">
              <w:rPr>
                <w:rStyle w:val="Hipervnculo"/>
                <w:noProof/>
              </w:rPr>
              <w:t>Marco ambiental</w:t>
            </w:r>
            <w:r w:rsidR="000B1347">
              <w:rPr>
                <w:noProof/>
                <w:webHidden/>
              </w:rPr>
              <w:tab/>
            </w:r>
            <w:r w:rsidR="000B1347">
              <w:rPr>
                <w:noProof/>
                <w:webHidden/>
              </w:rPr>
              <w:fldChar w:fldCharType="begin"/>
            </w:r>
            <w:r w:rsidR="000B1347">
              <w:rPr>
                <w:noProof/>
                <w:webHidden/>
              </w:rPr>
              <w:instrText xml:space="preserve"> PAGEREF _Toc501142875 \h </w:instrText>
            </w:r>
            <w:r w:rsidR="000B1347">
              <w:rPr>
                <w:noProof/>
                <w:webHidden/>
              </w:rPr>
            </w:r>
            <w:r w:rsidR="000B1347">
              <w:rPr>
                <w:noProof/>
                <w:webHidden/>
              </w:rPr>
              <w:fldChar w:fldCharType="separate"/>
            </w:r>
            <w:r w:rsidR="000B1347">
              <w:rPr>
                <w:noProof/>
                <w:webHidden/>
              </w:rPr>
              <w:t>28</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000B1347" w:rsidRPr="006801C2">
              <w:rPr>
                <w:rStyle w:val="Hipervnculo"/>
                <w:noProof/>
                <w14:scene3d>
                  <w14:camera w14:prst="orthographicFront"/>
                  <w14:lightRig w14:rig="threePt" w14:dir="t">
                    <w14:rot w14:lat="0" w14:lon="0" w14:rev="0"/>
                  </w14:lightRig>
                </w14:scene3d>
              </w:rPr>
              <w:t>12.</w:t>
            </w:r>
            <w:r w:rsidR="000B1347">
              <w:rPr>
                <w:rFonts w:eastAsiaTheme="minorEastAsia" w:cstheme="minorBidi"/>
                <w:smallCaps w:val="0"/>
                <w:noProof/>
                <w:sz w:val="22"/>
                <w:szCs w:val="22"/>
                <w:lang w:val="es-ES" w:eastAsia="es-ES"/>
              </w:rPr>
              <w:tab/>
            </w:r>
            <w:r w:rsidR="000B1347" w:rsidRPr="006801C2">
              <w:rPr>
                <w:rStyle w:val="Hipervnculo"/>
                <w:noProof/>
              </w:rPr>
              <w:t>Marco tecnológico</w:t>
            </w:r>
            <w:r w:rsidR="000B1347">
              <w:rPr>
                <w:noProof/>
                <w:webHidden/>
              </w:rPr>
              <w:tab/>
            </w:r>
            <w:r w:rsidR="000B1347">
              <w:rPr>
                <w:noProof/>
                <w:webHidden/>
              </w:rPr>
              <w:fldChar w:fldCharType="begin"/>
            </w:r>
            <w:r w:rsidR="000B1347">
              <w:rPr>
                <w:noProof/>
                <w:webHidden/>
              </w:rPr>
              <w:instrText xml:space="preserve"> PAGEREF _Toc501142876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0E7B46">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000B1347" w:rsidRPr="006801C2">
              <w:rPr>
                <w:rStyle w:val="Hipervnculo"/>
                <w:noProof/>
                <w14:scene3d>
                  <w14:camera w14:prst="orthographicFront"/>
                  <w14:lightRig w14:rig="threePt" w14:dir="t">
                    <w14:rot w14:lat="0" w14:lon="0" w14:rev="0"/>
                  </w14:lightRig>
                </w14:scene3d>
              </w:rPr>
              <w:t>12.1.</w:t>
            </w:r>
            <w:r w:rsidR="000B1347">
              <w:rPr>
                <w:rFonts w:eastAsiaTheme="minorEastAsia" w:cstheme="minorBidi"/>
                <w:i w:val="0"/>
                <w:iCs w:val="0"/>
                <w:noProof/>
                <w:sz w:val="22"/>
                <w:szCs w:val="22"/>
                <w:lang w:val="es-ES" w:eastAsia="es-ES"/>
              </w:rPr>
              <w:tab/>
            </w:r>
            <w:r w:rsidR="000B1347" w:rsidRPr="006801C2">
              <w:rPr>
                <w:rStyle w:val="Hipervnculo"/>
                <w:noProof/>
              </w:rPr>
              <w:t>Terminología</w:t>
            </w:r>
            <w:r w:rsidR="000B1347">
              <w:rPr>
                <w:noProof/>
                <w:webHidden/>
              </w:rPr>
              <w:tab/>
            </w:r>
            <w:r w:rsidR="000B1347">
              <w:rPr>
                <w:noProof/>
                <w:webHidden/>
              </w:rPr>
              <w:fldChar w:fldCharType="begin"/>
            </w:r>
            <w:r w:rsidR="000B1347">
              <w:rPr>
                <w:noProof/>
                <w:webHidden/>
              </w:rPr>
              <w:instrText xml:space="preserve"> PAGEREF _Toc501142877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000B1347" w:rsidRPr="006801C2">
              <w:rPr>
                <w:rStyle w:val="Hipervnculo"/>
                <w:noProof/>
              </w:rPr>
              <w:t>12.1.1.</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 del Negocio</w:t>
            </w:r>
            <w:r w:rsidR="000B1347">
              <w:rPr>
                <w:noProof/>
                <w:webHidden/>
              </w:rPr>
              <w:tab/>
            </w:r>
            <w:r w:rsidR="000B1347">
              <w:rPr>
                <w:noProof/>
                <w:webHidden/>
              </w:rPr>
              <w:fldChar w:fldCharType="begin"/>
            </w:r>
            <w:r w:rsidR="000B1347">
              <w:rPr>
                <w:noProof/>
                <w:webHidden/>
              </w:rPr>
              <w:instrText xml:space="preserve"> PAGEREF _Toc501142878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000B1347" w:rsidRPr="006801C2">
              <w:rPr>
                <w:rStyle w:val="Hipervnculo"/>
                <w:noProof/>
              </w:rPr>
              <w:t>12.1.2.</w:t>
            </w:r>
            <w:r w:rsidR="000B1347">
              <w:rPr>
                <w:rFonts w:eastAsiaTheme="minorEastAsia" w:cstheme="minorBidi"/>
                <w:i w:val="0"/>
                <w:iCs w:val="0"/>
                <w:noProof/>
                <w:sz w:val="22"/>
                <w:szCs w:val="22"/>
                <w:lang w:val="es-ES" w:eastAsia="es-ES"/>
              </w:rPr>
              <w:tab/>
            </w:r>
            <w:r w:rsidR="000B1347" w:rsidRPr="006801C2">
              <w:rPr>
                <w:rStyle w:val="Hipervnculo"/>
                <w:noProof/>
              </w:rPr>
              <w:t>Modelo de Objetos del Negocio</w:t>
            </w:r>
            <w:r w:rsidR="000B1347">
              <w:rPr>
                <w:noProof/>
                <w:webHidden/>
              </w:rPr>
              <w:tab/>
            </w:r>
            <w:r w:rsidR="000B1347">
              <w:rPr>
                <w:noProof/>
                <w:webHidden/>
              </w:rPr>
              <w:fldChar w:fldCharType="begin"/>
            </w:r>
            <w:r w:rsidR="000B1347">
              <w:rPr>
                <w:noProof/>
                <w:webHidden/>
              </w:rPr>
              <w:instrText xml:space="preserve"> PAGEREF _Toc501142879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000B1347" w:rsidRPr="006801C2">
              <w:rPr>
                <w:rStyle w:val="Hipervnculo"/>
                <w:noProof/>
              </w:rPr>
              <w:t>12.1.3.</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w:t>
            </w:r>
            <w:r w:rsidR="000B1347">
              <w:rPr>
                <w:noProof/>
                <w:webHidden/>
              </w:rPr>
              <w:tab/>
            </w:r>
            <w:r w:rsidR="000B1347">
              <w:rPr>
                <w:noProof/>
                <w:webHidden/>
              </w:rPr>
              <w:fldChar w:fldCharType="begin"/>
            </w:r>
            <w:r w:rsidR="000B1347">
              <w:rPr>
                <w:noProof/>
                <w:webHidden/>
              </w:rPr>
              <w:instrText xml:space="preserve"> PAGEREF _Toc501142880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000B1347" w:rsidRPr="006801C2">
              <w:rPr>
                <w:rStyle w:val="Hipervnculo"/>
                <w:noProof/>
              </w:rPr>
              <w:t>12.1.4.</w:t>
            </w:r>
            <w:r w:rsidR="000B1347">
              <w:rPr>
                <w:rFonts w:eastAsiaTheme="minorEastAsia" w:cstheme="minorBidi"/>
                <w:i w:val="0"/>
                <w:iCs w:val="0"/>
                <w:noProof/>
                <w:sz w:val="22"/>
                <w:szCs w:val="22"/>
                <w:lang w:val="es-ES" w:eastAsia="es-ES"/>
              </w:rPr>
              <w:tab/>
            </w:r>
            <w:r w:rsidR="000B1347" w:rsidRPr="006801C2">
              <w:rPr>
                <w:rStyle w:val="Hipervnculo"/>
                <w:noProof/>
              </w:rPr>
              <w:t>Especificaciones de Casos de Uso</w:t>
            </w:r>
            <w:r w:rsidR="000B1347">
              <w:rPr>
                <w:noProof/>
                <w:webHidden/>
              </w:rPr>
              <w:tab/>
            </w:r>
            <w:r w:rsidR="000B1347">
              <w:rPr>
                <w:noProof/>
                <w:webHidden/>
              </w:rPr>
              <w:fldChar w:fldCharType="begin"/>
            </w:r>
            <w:r w:rsidR="000B1347">
              <w:rPr>
                <w:noProof/>
                <w:webHidden/>
              </w:rPr>
              <w:instrText xml:space="preserve"> PAGEREF _Toc501142881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000B1347" w:rsidRPr="006801C2">
              <w:rPr>
                <w:rStyle w:val="Hipervnculo"/>
                <w:noProof/>
              </w:rPr>
              <w:t>12.1.5.</w:t>
            </w:r>
            <w:r w:rsidR="000B1347">
              <w:rPr>
                <w:rFonts w:eastAsiaTheme="minorEastAsia" w:cstheme="minorBidi"/>
                <w:i w:val="0"/>
                <w:iCs w:val="0"/>
                <w:noProof/>
                <w:sz w:val="22"/>
                <w:szCs w:val="22"/>
                <w:lang w:val="es-ES" w:eastAsia="es-ES"/>
              </w:rPr>
              <w:tab/>
            </w:r>
            <w:r w:rsidR="000B1347" w:rsidRPr="006801C2">
              <w:rPr>
                <w:rStyle w:val="Hipervnculo"/>
                <w:noProof/>
              </w:rPr>
              <w:t>Especificaciones Adicionales</w:t>
            </w:r>
            <w:r w:rsidR="000B1347">
              <w:rPr>
                <w:noProof/>
                <w:webHidden/>
              </w:rPr>
              <w:tab/>
            </w:r>
            <w:r w:rsidR="000B1347">
              <w:rPr>
                <w:noProof/>
                <w:webHidden/>
              </w:rPr>
              <w:fldChar w:fldCharType="begin"/>
            </w:r>
            <w:r w:rsidR="000B1347">
              <w:rPr>
                <w:noProof/>
                <w:webHidden/>
              </w:rPr>
              <w:instrText xml:space="preserve"> PAGEREF _Toc501142882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000B1347" w:rsidRPr="006801C2">
              <w:rPr>
                <w:rStyle w:val="Hipervnculo"/>
                <w:noProof/>
              </w:rPr>
              <w:t>12.1.6.</w:t>
            </w:r>
            <w:r w:rsidR="000B1347">
              <w:rPr>
                <w:rFonts w:eastAsiaTheme="minorEastAsia" w:cstheme="minorBidi"/>
                <w:i w:val="0"/>
                <w:iCs w:val="0"/>
                <w:noProof/>
                <w:sz w:val="22"/>
                <w:szCs w:val="22"/>
                <w:lang w:val="es-ES" w:eastAsia="es-ES"/>
              </w:rPr>
              <w:tab/>
            </w:r>
            <w:r w:rsidR="000B1347" w:rsidRPr="006801C2">
              <w:rPr>
                <w:rStyle w:val="Hipervnculo"/>
                <w:noProof/>
              </w:rPr>
              <w:t>Modelo de Análisis y Diseño</w:t>
            </w:r>
            <w:r w:rsidR="000B1347">
              <w:rPr>
                <w:noProof/>
                <w:webHidden/>
              </w:rPr>
              <w:tab/>
            </w:r>
            <w:r w:rsidR="000B1347">
              <w:rPr>
                <w:noProof/>
                <w:webHidden/>
              </w:rPr>
              <w:fldChar w:fldCharType="begin"/>
            </w:r>
            <w:r w:rsidR="000B1347">
              <w:rPr>
                <w:noProof/>
                <w:webHidden/>
              </w:rPr>
              <w:instrText xml:space="preserve"> PAGEREF _Toc501142883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000B1347" w:rsidRPr="006801C2">
              <w:rPr>
                <w:rStyle w:val="Hipervnculo"/>
                <w:noProof/>
              </w:rPr>
              <w:t>12.1.7.</w:t>
            </w:r>
            <w:r w:rsidR="000B1347">
              <w:rPr>
                <w:rFonts w:eastAsiaTheme="minorEastAsia" w:cstheme="minorBidi"/>
                <w:i w:val="0"/>
                <w:iCs w:val="0"/>
                <w:noProof/>
                <w:sz w:val="22"/>
                <w:szCs w:val="22"/>
                <w:lang w:val="es-ES" w:eastAsia="es-ES"/>
              </w:rPr>
              <w:tab/>
            </w:r>
            <w:r w:rsidR="000B1347" w:rsidRPr="006801C2">
              <w:rPr>
                <w:rStyle w:val="Hipervnculo"/>
                <w:noProof/>
              </w:rPr>
              <w:t>Modelo de Datos</w:t>
            </w:r>
            <w:r w:rsidR="000B1347">
              <w:rPr>
                <w:noProof/>
                <w:webHidden/>
              </w:rPr>
              <w:tab/>
            </w:r>
            <w:r w:rsidR="000B1347">
              <w:rPr>
                <w:noProof/>
                <w:webHidden/>
              </w:rPr>
              <w:fldChar w:fldCharType="begin"/>
            </w:r>
            <w:r w:rsidR="000B1347">
              <w:rPr>
                <w:noProof/>
                <w:webHidden/>
              </w:rPr>
              <w:instrText xml:space="preserve"> PAGEREF _Toc501142884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000B1347" w:rsidRPr="006801C2">
              <w:rPr>
                <w:rStyle w:val="Hipervnculo"/>
                <w:noProof/>
              </w:rPr>
              <w:t>12.1.8.</w:t>
            </w:r>
            <w:r w:rsidR="000B1347">
              <w:rPr>
                <w:rFonts w:eastAsiaTheme="minorEastAsia" w:cstheme="minorBidi"/>
                <w:i w:val="0"/>
                <w:iCs w:val="0"/>
                <w:noProof/>
                <w:sz w:val="22"/>
                <w:szCs w:val="22"/>
                <w:lang w:val="es-ES" w:eastAsia="es-ES"/>
              </w:rPr>
              <w:tab/>
            </w:r>
            <w:r w:rsidR="000B1347" w:rsidRPr="006801C2">
              <w:rPr>
                <w:rStyle w:val="Hipervnculo"/>
                <w:noProof/>
              </w:rPr>
              <w:t>Modelo de Implementación</w:t>
            </w:r>
            <w:r w:rsidR="000B1347">
              <w:rPr>
                <w:noProof/>
                <w:webHidden/>
              </w:rPr>
              <w:tab/>
            </w:r>
            <w:r w:rsidR="000B1347">
              <w:rPr>
                <w:noProof/>
                <w:webHidden/>
              </w:rPr>
              <w:fldChar w:fldCharType="begin"/>
            </w:r>
            <w:r w:rsidR="000B1347">
              <w:rPr>
                <w:noProof/>
                <w:webHidden/>
              </w:rPr>
              <w:instrText xml:space="preserve"> PAGEREF _Toc501142885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000B1347" w:rsidRPr="006801C2">
              <w:rPr>
                <w:rStyle w:val="Hipervnculo"/>
                <w:noProof/>
              </w:rPr>
              <w:t>12.1.9.</w:t>
            </w:r>
            <w:r w:rsidR="000B1347">
              <w:rPr>
                <w:rFonts w:eastAsiaTheme="minorEastAsia" w:cstheme="minorBidi"/>
                <w:i w:val="0"/>
                <w:iCs w:val="0"/>
                <w:noProof/>
                <w:sz w:val="22"/>
                <w:szCs w:val="22"/>
                <w:lang w:val="es-ES" w:eastAsia="es-ES"/>
              </w:rPr>
              <w:tab/>
            </w:r>
            <w:r w:rsidR="000B1347" w:rsidRPr="006801C2">
              <w:rPr>
                <w:rStyle w:val="Hipervnculo"/>
                <w:noProof/>
              </w:rPr>
              <w:t>Casos de Prueba</w:t>
            </w:r>
            <w:r w:rsidR="000B1347">
              <w:rPr>
                <w:noProof/>
                <w:webHidden/>
              </w:rPr>
              <w:tab/>
            </w:r>
            <w:r w:rsidR="000B1347">
              <w:rPr>
                <w:noProof/>
                <w:webHidden/>
              </w:rPr>
              <w:fldChar w:fldCharType="begin"/>
            </w:r>
            <w:r w:rsidR="000B1347">
              <w:rPr>
                <w:noProof/>
                <w:webHidden/>
              </w:rPr>
              <w:instrText xml:space="preserve"> PAGEREF _Toc501142886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000B1347" w:rsidRPr="006801C2">
              <w:rPr>
                <w:rStyle w:val="Hipervnculo"/>
                <w:noProof/>
              </w:rPr>
              <w:t>12.1.10.</w:t>
            </w:r>
            <w:r w:rsidR="000B1347">
              <w:rPr>
                <w:rFonts w:eastAsiaTheme="minorEastAsia" w:cstheme="minorBidi"/>
                <w:i w:val="0"/>
                <w:iCs w:val="0"/>
                <w:noProof/>
                <w:sz w:val="22"/>
                <w:szCs w:val="22"/>
                <w:lang w:val="es-ES" w:eastAsia="es-ES"/>
              </w:rPr>
              <w:tab/>
            </w:r>
            <w:r w:rsidR="000B1347" w:rsidRPr="006801C2">
              <w:rPr>
                <w:rStyle w:val="Hipervnculo"/>
                <w:noProof/>
              </w:rPr>
              <w:t>Plan de Iteración</w:t>
            </w:r>
            <w:r w:rsidR="000B1347">
              <w:rPr>
                <w:noProof/>
                <w:webHidden/>
              </w:rPr>
              <w:tab/>
            </w:r>
            <w:r w:rsidR="000B1347">
              <w:rPr>
                <w:noProof/>
                <w:webHidden/>
              </w:rPr>
              <w:fldChar w:fldCharType="begin"/>
            </w:r>
            <w:r w:rsidR="000B1347">
              <w:rPr>
                <w:noProof/>
                <w:webHidden/>
              </w:rPr>
              <w:instrText xml:space="preserve"> PAGEREF _Toc501142887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000B1347" w:rsidRPr="006801C2">
              <w:rPr>
                <w:rStyle w:val="Hipervnculo"/>
                <w:noProof/>
              </w:rPr>
              <w:t>12.1.11.</w:t>
            </w:r>
            <w:r w:rsidR="000B1347">
              <w:rPr>
                <w:rFonts w:eastAsiaTheme="minorEastAsia" w:cstheme="minorBidi"/>
                <w:i w:val="0"/>
                <w:iCs w:val="0"/>
                <w:noProof/>
                <w:sz w:val="22"/>
                <w:szCs w:val="22"/>
                <w:lang w:val="es-ES" w:eastAsia="es-ES"/>
              </w:rPr>
              <w:tab/>
            </w:r>
            <w:r w:rsidR="000B1347" w:rsidRPr="006801C2">
              <w:rPr>
                <w:rStyle w:val="Hipervnculo"/>
                <w:noProof/>
              </w:rPr>
              <w:t>Material de Apoyo al Usuario Final</w:t>
            </w:r>
            <w:r w:rsidR="000B1347">
              <w:rPr>
                <w:noProof/>
                <w:webHidden/>
              </w:rPr>
              <w:tab/>
            </w:r>
            <w:r w:rsidR="000B1347">
              <w:rPr>
                <w:noProof/>
                <w:webHidden/>
              </w:rPr>
              <w:fldChar w:fldCharType="begin"/>
            </w:r>
            <w:r w:rsidR="000B1347">
              <w:rPr>
                <w:noProof/>
                <w:webHidden/>
              </w:rPr>
              <w:instrText xml:space="preserve"> PAGEREF _Toc501142888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000B1347" w:rsidRPr="006801C2">
              <w:rPr>
                <w:rStyle w:val="Hipervnculo"/>
                <w:noProof/>
              </w:rPr>
              <w:t>12.1.12.</w:t>
            </w:r>
            <w:r w:rsidR="000B1347">
              <w:rPr>
                <w:rFonts w:eastAsiaTheme="minorEastAsia" w:cstheme="minorBidi"/>
                <w:i w:val="0"/>
                <w:iCs w:val="0"/>
                <w:noProof/>
                <w:sz w:val="22"/>
                <w:szCs w:val="22"/>
                <w:lang w:val="es-ES" w:eastAsia="es-ES"/>
              </w:rPr>
              <w:tab/>
            </w:r>
            <w:r w:rsidR="000B1347" w:rsidRPr="006801C2">
              <w:rPr>
                <w:rStyle w:val="Hipervnculo"/>
                <w:noProof/>
              </w:rPr>
              <w:t>Producto</w:t>
            </w:r>
            <w:r w:rsidR="000B1347">
              <w:rPr>
                <w:noProof/>
                <w:webHidden/>
              </w:rPr>
              <w:tab/>
            </w:r>
            <w:r w:rsidR="000B1347">
              <w:rPr>
                <w:noProof/>
                <w:webHidden/>
              </w:rPr>
              <w:fldChar w:fldCharType="begin"/>
            </w:r>
            <w:r w:rsidR="000B1347">
              <w:rPr>
                <w:noProof/>
                <w:webHidden/>
              </w:rPr>
              <w:instrText xml:space="preserve"> PAGEREF _Toc501142889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0E7B46">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000B1347" w:rsidRPr="006801C2">
              <w:rPr>
                <w:rStyle w:val="Hipervnculo"/>
                <w:noProof/>
              </w:rPr>
              <w:t>12.1.13.</w:t>
            </w:r>
            <w:r w:rsidR="000B1347">
              <w:rPr>
                <w:rFonts w:eastAsiaTheme="minorEastAsia" w:cstheme="minorBidi"/>
                <w:i w:val="0"/>
                <w:iCs w:val="0"/>
                <w:noProof/>
                <w:sz w:val="22"/>
                <w:szCs w:val="22"/>
                <w:lang w:val="es-ES" w:eastAsia="es-ES"/>
              </w:rPr>
              <w:tab/>
            </w:r>
            <w:r w:rsidR="000B1347" w:rsidRPr="006801C2">
              <w:rPr>
                <w:rStyle w:val="Hipervnculo"/>
                <w:noProof/>
              </w:rPr>
              <w:t>UML</w:t>
            </w:r>
            <w:r w:rsidR="000B1347">
              <w:rPr>
                <w:noProof/>
                <w:webHidden/>
              </w:rPr>
              <w:tab/>
            </w:r>
            <w:r w:rsidR="000B1347">
              <w:rPr>
                <w:noProof/>
                <w:webHidden/>
              </w:rPr>
              <w:fldChar w:fldCharType="begin"/>
            </w:r>
            <w:r w:rsidR="000B1347">
              <w:rPr>
                <w:noProof/>
                <w:webHidden/>
              </w:rPr>
              <w:instrText xml:space="preserve"> PAGEREF _Toc501142890 \h </w:instrText>
            </w:r>
            <w:r w:rsidR="000B1347">
              <w:rPr>
                <w:noProof/>
                <w:webHidden/>
              </w:rPr>
            </w:r>
            <w:r w:rsidR="000B1347">
              <w:rPr>
                <w:noProof/>
                <w:webHidden/>
              </w:rPr>
              <w:fldChar w:fldCharType="separate"/>
            </w:r>
            <w:r w:rsidR="000B1347">
              <w:rPr>
                <w:noProof/>
                <w:webHidden/>
              </w:rPr>
              <w:t>32</w:t>
            </w:r>
            <w:r w:rsidR="000B1347">
              <w:rPr>
                <w:noProof/>
                <w:webHidden/>
              </w:rPr>
              <w:fldChar w:fldCharType="end"/>
            </w:r>
          </w:hyperlink>
        </w:p>
        <w:p w:rsidR="000B1347" w:rsidRDefault="000E7B46">
          <w:pPr>
            <w:pStyle w:val="TDC2"/>
            <w:tabs>
              <w:tab w:val="right" w:leader="dot" w:pos="8777"/>
            </w:tabs>
            <w:rPr>
              <w:rFonts w:eastAsiaTheme="minorEastAsia" w:cstheme="minorBidi"/>
              <w:smallCaps w:val="0"/>
              <w:noProof/>
              <w:sz w:val="22"/>
              <w:szCs w:val="22"/>
              <w:lang w:val="es-ES" w:eastAsia="es-ES"/>
            </w:rPr>
          </w:pPr>
          <w:hyperlink w:anchor="_Toc501142891" w:history="1">
            <w:r w:rsidR="000B1347" w:rsidRPr="006801C2">
              <w:rPr>
                <w:rStyle w:val="Hipervnculo"/>
                <w:noProof/>
              </w:rPr>
              <w:t>Sección II Diagnostico</w:t>
            </w:r>
            <w:r w:rsidR="000B1347">
              <w:rPr>
                <w:noProof/>
                <w:webHidden/>
              </w:rPr>
              <w:tab/>
            </w:r>
            <w:r w:rsidR="000B1347">
              <w:rPr>
                <w:noProof/>
                <w:webHidden/>
              </w:rPr>
              <w:fldChar w:fldCharType="begin"/>
            </w:r>
            <w:r w:rsidR="000B1347">
              <w:rPr>
                <w:noProof/>
                <w:webHidden/>
              </w:rPr>
              <w:instrText xml:space="preserve"> PAGEREF _Toc501142891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000B1347" w:rsidRPr="006801C2">
              <w:rPr>
                <w:rStyle w:val="Hipervnculo"/>
                <w:noProof/>
                <w14:scene3d>
                  <w14:camera w14:prst="orthographicFront"/>
                  <w14:lightRig w14:rig="threePt" w14:dir="t">
                    <w14:rot w14:lat="0" w14:lon="0" w14:rev="0"/>
                  </w14:lightRig>
                </w14:scene3d>
              </w:rPr>
              <w:t>13.</w:t>
            </w:r>
            <w:r w:rsidR="000B1347">
              <w:rPr>
                <w:rFonts w:eastAsiaTheme="minorEastAsia" w:cstheme="minorBidi"/>
                <w:smallCap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92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0E7B46">
          <w:pPr>
            <w:pStyle w:val="TDC2"/>
            <w:tabs>
              <w:tab w:val="right" w:leader="dot" w:pos="8777"/>
            </w:tabs>
            <w:rPr>
              <w:rFonts w:eastAsiaTheme="minorEastAsia" w:cstheme="minorBidi"/>
              <w:smallCaps w:val="0"/>
              <w:noProof/>
              <w:sz w:val="22"/>
              <w:szCs w:val="22"/>
              <w:lang w:val="es-ES" w:eastAsia="es-ES"/>
            </w:rPr>
          </w:pPr>
          <w:hyperlink w:anchor="_Toc501142893" w:history="1">
            <w:r w:rsidR="000B1347" w:rsidRPr="006801C2">
              <w:rPr>
                <w:rStyle w:val="Hipervnculo"/>
                <w:noProof/>
              </w:rPr>
              <w:t>Sección III Propuesta</w:t>
            </w:r>
            <w:r w:rsidR="000B1347">
              <w:rPr>
                <w:noProof/>
                <w:webHidden/>
              </w:rPr>
              <w:tab/>
            </w:r>
            <w:r w:rsidR="000B1347">
              <w:rPr>
                <w:noProof/>
                <w:webHidden/>
              </w:rPr>
              <w:fldChar w:fldCharType="begin"/>
            </w:r>
            <w:r w:rsidR="000B1347">
              <w:rPr>
                <w:noProof/>
                <w:webHidden/>
              </w:rPr>
              <w:instrText xml:space="preserve"> PAGEREF _Toc501142893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000B1347" w:rsidRPr="006801C2">
              <w:rPr>
                <w:rStyle w:val="Hipervnculo"/>
                <w:noProof/>
                <w14:scene3d>
                  <w14:camera w14:prst="orthographicFront"/>
                  <w14:lightRig w14:rig="threePt" w14:dir="t">
                    <w14:rot w14:lat="0" w14:lon="0" w14:rev="0"/>
                  </w14:lightRig>
                </w14:scene3d>
              </w:rPr>
              <w:t>14.</w:t>
            </w:r>
            <w:r w:rsidR="000B1347">
              <w:rPr>
                <w:rFonts w:eastAsiaTheme="minorEastAsia" w:cstheme="minorBidi"/>
                <w:smallCaps w:val="0"/>
                <w:noProof/>
                <w:sz w:val="22"/>
                <w:szCs w:val="22"/>
                <w:lang w:val="es-ES" w:eastAsia="es-ES"/>
              </w:rPr>
              <w:tab/>
            </w:r>
            <w:r w:rsidR="000B1347" w:rsidRPr="006801C2">
              <w:rPr>
                <w:rStyle w:val="Hipervnculo"/>
                <w:noProof/>
              </w:rPr>
              <w:t>Solución - Diagnóstico del Problema:</w:t>
            </w:r>
            <w:r w:rsidR="000B1347">
              <w:rPr>
                <w:noProof/>
                <w:webHidden/>
              </w:rPr>
              <w:tab/>
            </w:r>
            <w:r w:rsidR="000B1347">
              <w:rPr>
                <w:noProof/>
                <w:webHidden/>
              </w:rPr>
              <w:fldChar w:fldCharType="begin"/>
            </w:r>
            <w:r w:rsidR="000B1347">
              <w:rPr>
                <w:noProof/>
                <w:webHidden/>
              </w:rPr>
              <w:instrText xml:space="preserve"> PAGEREF _Toc501142894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0E7B46">
          <w:pPr>
            <w:pStyle w:val="TDC2"/>
            <w:tabs>
              <w:tab w:val="right" w:leader="dot" w:pos="8777"/>
            </w:tabs>
            <w:rPr>
              <w:rFonts w:eastAsiaTheme="minorEastAsia" w:cstheme="minorBidi"/>
              <w:smallCaps w:val="0"/>
              <w:noProof/>
              <w:sz w:val="22"/>
              <w:szCs w:val="22"/>
              <w:lang w:val="es-ES" w:eastAsia="es-ES"/>
            </w:rPr>
          </w:pPr>
          <w:hyperlink w:anchor="_Toc501142895" w:history="1">
            <w:r w:rsidR="000B1347" w:rsidRPr="006801C2">
              <w:rPr>
                <w:rStyle w:val="Hipervnculo"/>
                <w:noProof/>
              </w:rPr>
              <w:t>onclusiones y recomendaciones</w:t>
            </w:r>
            <w:r w:rsidR="000B1347">
              <w:rPr>
                <w:noProof/>
                <w:webHidden/>
              </w:rPr>
              <w:tab/>
            </w:r>
            <w:r w:rsidR="000B1347">
              <w:rPr>
                <w:noProof/>
                <w:webHidden/>
              </w:rPr>
              <w:fldChar w:fldCharType="begin"/>
            </w:r>
            <w:r w:rsidR="000B1347">
              <w:rPr>
                <w:noProof/>
                <w:webHidden/>
              </w:rPr>
              <w:instrText xml:space="preserve"> PAGEREF _Toc501142895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000B1347" w:rsidRPr="006801C2">
              <w:rPr>
                <w:rStyle w:val="Hipervnculo"/>
                <w:noProof/>
                <w14:scene3d>
                  <w14:camera w14:prst="orthographicFront"/>
                  <w14:lightRig w14:rig="threePt" w14:dir="t">
                    <w14:rot w14:lat="0" w14:lon="0" w14:rev="0"/>
                  </w14:lightRig>
                </w14:scene3d>
              </w:rPr>
              <w:t>15.</w:t>
            </w:r>
            <w:r w:rsidR="000B1347">
              <w:rPr>
                <w:rFonts w:eastAsiaTheme="minorEastAsia" w:cstheme="minorBidi"/>
                <w:smallCaps w:val="0"/>
                <w:noProof/>
                <w:sz w:val="22"/>
                <w:szCs w:val="22"/>
                <w:lang w:val="es-ES" w:eastAsia="es-ES"/>
              </w:rPr>
              <w:tab/>
            </w:r>
            <w:r w:rsidR="000B1347" w:rsidRPr="006801C2">
              <w:rPr>
                <w:rStyle w:val="Hipervnculo"/>
                <w:noProof/>
              </w:rPr>
              <w:t>Conclusiones</w:t>
            </w:r>
            <w:r w:rsidR="000B1347">
              <w:rPr>
                <w:noProof/>
                <w:webHidden/>
              </w:rPr>
              <w:tab/>
            </w:r>
            <w:r w:rsidR="000B1347">
              <w:rPr>
                <w:noProof/>
                <w:webHidden/>
              </w:rPr>
              <w:fldChar w:fldCharType="begin"/>
            </w:r>
            <w:r w:rsidR="000B1347">
              <w:rPr>
                <w:noProof/>
                <w:webHidden/>
              </w:rPr>
              <w:instrText xml:space="preserve"> PAGEREF _Toc501142896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0E7B46">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000B1347" w:rsidRPr="006801C2">
              <w:rPr>
                <w:rStyle w:val="Hipervnculo"/>
                <w:noProof/>
                <w14:scene3d>
                  <w14:camera w14:prst="orthographicFront"/>
                  <w14:lightRig w14:rig="threePt" w14:dir="t">
                    <w14:rot w14:lat="0" w14:lon="0" w14:rev="0"/>
                  </w14:lightRig>
                </w14:scene3d>
              </w:rPr>
              <w:t>16.</w:t>
            </w:r>
            <w:r w:rsidR="000B1347">
              <w:rPr>
                <w:rFonts w:eastAsiaTheme="minorEastAsia" w:cstheme="minorBidi"/>
                <w:smallCaps w:val="0"/>
                <w:noProof/>
                <w:sz w:val="22"/>
                <w:szCs w:val="22"/>
                <w:lang w:val="es-ES" w:eastAsia="es-ES"/>
              </w:rPr>
              <w:tab/>
            </w:r>
            <w:r w:rsidR="000B1347" w:rsidRPr="006801C2">
              <w:rPr>
                <w:rStyle w:val="Hipervnculo"/>
                <w:noProof/>
              </w:rPr>
              <w:t>Recomendaciones</w:t>
            </w:r>
            <w:r w:rsidR="000B1347">
              <w:rPr>
                <w:noProof/>
                <w:webHidden/>
              </w:rPr>
              <w:tab/>
            </w:r>
            <w:r w:rsidR="000B1347">
              <w:rPr>
                <w:noProof/>
                <w:webHidden/>
              </w:rPr>
              <w:fldChar w:fldCharType="begin"/>
            </w:r>
            <w:r w:rsidR="000B1347">
              <w:rPr>
                <w:noProof/>
                <w:webHidden/>
              </w:rPr>
              <w:instrText xml:space="preserve"> PAGEREF _Toc501142897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0E7B46">
          <w:pPr>
            <w:pStyle w:val="TDC2"/>
            <w:tabs>
              <w:tab w:val="right" w:leader="dot" w:pos="8777"/>
            </w:tabs>
            <w:rPr>
              <w:rFonts w:eastAsiaTheme="minorEastAsia" w:cstheme="minorBidi"/>
              <w:smallCaps w:val="0"/>
              <w:noProof/>
              <w:sz w:val="22"/>
              <w:szCs w:val="22"/>
              <w:lang w:val="es-ES" w:eastAsia="es-ES"/>
            </w:rPr>
          </w:pPr>
          <w:hyperlink w:anchor="_Toc501142898" w:history="1">
            <w:r w:rsidR="000B1347" w:rsidRPr="006801C2">
              <w:rPr>
                <w:rStyle w:val="Hipervnculo"/>
                <w:noProof/>
              </w:rPr>
              <w:t>Bibliografía</w:t>
            </w:r>
            <w:r w:rsidR="000B1347">
              <w:rPr>
                <w:noProof/>
                <w:webHidden/>
              </w:rPr>
              <w:tab/>
            </w:r>
            <w:r w:rsidR="000B1347">
              <w:rPr>
                <w:noProof/>
                <w:webHidden/>
              </w:rPr>
              <w:fldChar w:fldCharType="begin"/>
            </w:r>
            <w:r w:rsidR="000B1347">
              <w:rPr>
                <w:noProof/>
                <w:webHidden/>
              </w:rPr>
              <w:instrText xml:space="preserve"> PAGEREF _Toc501142898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0E7B46">
          <w:pPr>
            <w:pStyle w:val="TDC2"/>
            <w:tabs>
              <w:tab w:val="right" w:leader="dot" w:pos="8777"/>
            </w:tabs>
            <w:rPr>
              <w:rFonts w:eastAsiaTheme="minorEastAsia" w:cstheme="minorBidi"/>
              <w:smallCaps w:val="0"/>
              <w:noProof/>
              <w:sz w:val="22"/>
              <w:szCs w:val="22"/>
              <w:lang w:val="es-ES" w:eastAsia="es-ES"/>
            </w:rPr>
          </w:pPr>
          <w:hyperlink w:anchor="_Toc501142899" w:history="1">
            <w:r w:rsidR="000B1347" w:rsidRPr="006801C2">
              <w:rPr>
                <w:rStyle w:val="Hipervnculo"/>
                <w:noProof/>
              </w:rPr>
              <w:t>Anexos</w:t>
            </w:r>
            <w:r w:rsidR="000B1347">
              <w:rPr>
                <w:noProof/>
                <w:webHidden/>
              </w:rPr>
              <w:tab/>
            </w:r>
            <w:r w:rsidR="000B1347">
              <w:rPr>
                <w:noProof/>
                <w:webHidden/>
              </w:rPr>
              <w:fldChar w:fldCharType="begin"/>
            </w:r>
            <w:r w:rsidR="000B1347">
              <w:rPr>
                <w:noProof/>
                <w:webHidden/>
              </w:rPr>
              <w:instrText xml:space="preserve"> PAGEREF _Toc501142899 \h </w:instrText>
            </w:r>
            <w:r w:rsidR="000B1347">
              <w:rPr>
                <w:noProof/>
                <w:webHidden/>
              </w:rPr>
            </w:r>
            <w:r w:rsidR="000B1347">
              <w:rPr>
                <w:noProof/>
                <w:webHidden/>
              </w:rPr>
              <w:fldChar w:fldCharType="separate"/>
            </w:r>
            <w:r w:rsidR="000B1347">
              <w:rPr>
                <w:noProof/>
                <w:webHidden/>
              </w:rPr>
              <w:t>46</w:t>
            </w:r>
            <w:r w:rsidR="000B1347">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0" w:name="_Toc489980632"/>
      <w:bookmarkStart w:id="1" w:name="_Toc501142849"/>
      <w:r w:rsidR="00CC1AA0">
        <w:lastRenderedPageBreak/>
        <w:t>Plan</w:t>
      </w:r>
      <w:bookmarkEnd w:id="0"/>
      <w:bookmarkEnd w:id="1"/>
    </w:p>
    <w:p w:rsidR="00CC1AA0" w:rsidRDefault="00CC1AA0" w:rsidP="00167ADF">
      <w:pPr>
        <w:pStyle w:val="2Temas"/>
        <w:numPr>
          <w:ilvl w:val="0"/>
          <w:numId w:val="42"/>
        </w:numPr>
      </w:pPr>
      <w:bookmarkStart w:id="2" w:name="_Toc489980633"/>
      <w:bookmarkStart w:id="3" w:name="_Toc501142850"/>
      <w:r w:rsidRPr="002C26F8">
        <w:t>Título del Proyecto</w:t>
      </w:r>
      <w:bookmarkEnd w:id="2"/>
      <w:bookmarkEnd w:id="3"/>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4" w:name="_Toc489980634"/>
      <w:bookmarkStart w:id="5" w:name="_Toc501142851"/>
      <w:r w:rsidRPr="002C26F8">
        <w:t>Definición y Justificación del problema</w:t>
      </w:r>
      <w:bookmarkEnd w:id="4"/>
      <w:bookmarkEnd w:id="5"/>
    </w:p>
    <w:p w:rsidR="00CC1AA0" w:rsidRPr="00676ADF" w:rsidRDefault="00CC1AA0" w:rsidP="00382C76">
      <w:pPr>
        <w:pStyle w:val="3Subtemas"/>
      </w:pPr>
      <w:bookmarkStart w:id="6" w:name="_Toc489980635"/>
      <w:bookmarkStart w:id="7" w:name="_Toc501142852"/>
      <w:r w:rsidRPr="00382C76">
        <w:t>Definición</w:t>
      </w:r>
      <w:r w:rsidRPr="00676ADF">
        <w:t xml:space="preserve"> del negocio</w:t>
      </w:r>
      <w:bookmarkEnd w:id="6"/>
      <w:bookmarkEnd w:id="7"/>
      <w:r w:rsidRPr="00676ADF">
        <w:t xml:space="preserve"> </w:t>
      </w:r>
    </w:p>
    <w:p w:rsidR="00CC1AA0" w:rsidRDefault="00CC1AA0" w:rsidP="00CC1AA0">
      <w:r>
        <w:t xml:space="preserve">La empresa </w:t>
      </w:r>
      <w:r w:rsidR="00957C74">
        <w:t>Dentales Pablo Herman S.A</w:t>
      </w:r>
      <w:r w:rsidRPr="00957C74">
        <w:t>.</w:t>
      </w:r>
      <w:r>
        <w:t xml:space="preserve"> es una compañía localizada el distrito metropolitano de</w:t>
      </w:r>
      <w:r w:rsidR="00957C74">
        <w:t xml:space="preserve"> Quito, específicamente en el centro-norte de la capital,</w:t>
      </w:r>
      <w:r>
        <w:t xml:space="preserve"> sec</w:t>
      </w:r>
      <w:r w:rsidR="00957C74">
        <w:t>tor de Santa Clara.</w:t>
      </w:r>
    </w:p>
    <w:p w:rsidR="00CC1AA0" w:rsidRDefault="00CC1AA0" w:rsidP="00CC1AA0"/>
    <w:p w:rsidR="00CC1AA0" w:rsidRDefault="00CC1AA0" w:rsidP="00CC1AA0">
      <w:r>
        <w:t xml:space="preserve">En la actualidad su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8" w:name="_Toc489980636"/>
      <w:bookmarkStart w:id="9" w:name="_Toc501142853"/>
      <w:r w:rsidRPr="002E329F">
        <w:t>Justificación del problema</w:t>
      </w:r>
      <w:bookmarkEnd w:id="8"/>
      <w:bookmarkEnd w:id="9"/>
      <w:r w:rsidRPr="002E329F">
        <w:t xml:space="preserve"> </w:t>
      </w:r>
    </w:p>
    <w:p w:rsidR="00CC1AA0" w:rsidRDefault="00CC1AA0" w:rsidP="00CC1AA0">
      <w:pPr>
        <w:ind w:left="708"/>
      </w:pPr>
      <w:r w:rsidRPr="00374B0D">
        <w:t xml:space="preserve">En la actualidad la empresa </w:t>
      </w:r>
      <w:r w:rsidR="0080443D">
        <w:t>Dentales Pablo Herman S.A</w:t>
      </w:r>
      <w:r w:rsidR="0080443D" w:rsidRPr="00957C74">
        <w:t>.</w:t>
      </w:r>
      <w:r w:rsidR="0080443D">
        <w:t xml:space="preserve"> a</w:t>
      </w:r>
      <w:r w:rsidRPr="00374B0D">
        <w:t xml:space="preserve"> través de su departamento de recursos humanos realiza el control de personal apoyándose en un reloj biométrico</w:t>
      </w:r>
      <w:r>
        <w:t xml:space="preserve">, dentro de las actividades del operador de este departamento </w:t>
      </w:r>
      <w:r w:rsidR="00AB3830">
        <w:t>está</w:t>
      </w:r>
      <w:r>
        <w:t xml:space="preserve"> la emisión de reportes semanales y mensuales con relación a la información de control de personal tales como:</w:t>
      </w:r>
    </w:p>
    <w:p w:rsidR="00CC1AA0" w:rsidRDefault="00CC1AA0" w:rsidP="00CC1AA0">
      <w:pPr>
        <w:pStyle w:val="Prrafodelista"/>
        <w:numPr>
          <w:ilvl w:val="0"/>
          <w:numId w:val="23"/>
        </w:numPr>
      </w:pPr>
      <w:r>
        <w:t xml:space="preserve">Registro de ingreso y salida del personal </w:t>
      </w:r>
    </w:p>
    <w:p w:rsidR="00CC1AA0" w:rsidRDefault="00CC1AA0" w:rsidP="00CC1AA0">
      <w:pPr>
        <w:pStyle w:val="Prrafodelista"/>
        <w:numPr>
          <w:ilvl w:val="0"/>
          <w:numId w:val="23"/>
        </w:numPr>
      </w:pPr>
      <w:r>
        <w:t>Carga de horas extras</w:t>
      </w:r>
    </w:p>
    <w:p w:rsidR="00CC1AA0" w:rsidRDefault="00CC1AA0" w:rsidP="00CC1AA0">
      <w:pPr>
        <w:pStyle w:val="Prrafodelista"/>
        <w:numPr>
          <w:ilvl w:val="0"/>
          <w:numId w:val="23"/>
        </w:numPr>
      </w:pPr>
      <w:r>
        <w:t>Verificación de atrasos</w:t>
      </w:r>
    </w:p>
    <w:p w:rsidR="00CC1AA0" w:rsidRDefault="00CC1AA0" w:rsidP="00CC1AA0">
      <w:pPr>
        <w:pStyle w:val="Prrafodelista"/>
        <w:numPr>
          <w:ilvl w:val="0"/>
          <w:numId w:val="23"/>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0" w:name="_Toc489980637"/>
      <w:bookmarkStart w:id="11" w:name="_Toc501142854"/>
      <w:r w:rsidRPr="002C26F8">
        <w:lastRenderedPageBreak/>
        <w:t>Objetivos</w:t>
      </w:r>
      <w:bookmarkEnd w:id="10"/>
      <w:bookmarkEnd w:id="11"/>
    </w:p>
    <w:p w:rsidR="00CC1AA0" w:rsidRPr="007501BE" w:rsidRDefault="00CC1AA0" w:rsidP="00CC1AA0">
      <w:pPr>
        <w:pStyle w:val="3Subtemas"/>
      </w:pPr>
      <w:bookmarkStart w:id="12" w:name="_Toc489980638"/>
      <w:bookmarkStart w:id="13" w:name="_Toc501142855"/>
      <w:r w:rsidRPr="007501BE">
        <w:t>Principales</w:t>
      </w:r>
      <w:bookmarkEnd w:id="12"/>
      <w:bookmarkEnd w:id="13"/>
    </w:p>
    <w:p w:rsidR="00CC1AA0" w:rsidRDefault="00CC1AA0" w:rsidP="00CC1AA0">
      <w:pPr>
        <w:pStyle w:val="Prrafodelista"/>
        <w:numPr>
          <w:ilvl w:val="0"/>
          <w:numId w:val="5"/>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4" w:name="_Toc489980639"/>
      <w:bookmarkStart w:id="15" w:name="_Toc501142856"/>
      <w:r w:rsidRPr="007501BE">
        <w:t>Secundarios</w:t>
      </w:r>
      <w:bookmarkEnd w:id="14"/>
      <w:bookmarkEnd w:id="15"/>
    </w:p>
    <w:p w:rsidR="00CC1AA0" w:rsidRPr="002C26F8" w:rsidRDefault="00CC1AA0" w:rsidP="00CC1AA0">
      <w:pPr>
        <w:pStyle w:val="Prrafodelista"/>
        <w:numPr>
          <w:ilvl w:val="0"/>
          <w:numId w:val="5"/>
        </w:numPr>
      </w:pPr>
      <w:r w:rsidRPr="002C26F8">
        <w:t xml:space="preserve">Simplificar el trabajo del usuario y realzar diversos tipos de consultas y reportes con los datos administrados </w:t>
      </w:r>
    </w:p>
    <w:p w:rsidR="00CC1AA0" w:rsidRDefault="00CC1AA0" w:rsidP="00CC1AA0">
      <w:pPr>
        <w:pStyle w:val="Prrafodelista"/>
        <w:numPr>
          <w:ilvl w:val="0"/>
          <w:numId w:val="5"/>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6" w:name="_Toc489980640"/>
      <w:bookmarkStart w:id="17" w:name="_Toc501142857"/>
      <w:r>
        <w:t>Marco teórico</w:t>
      </w:r>
      <w:bookmarkEnd w:id="16"/>
      <w:r>
        <w:t xml:space="preserve"> </w:t>
      </w:r>
      <w:r w:rsidR="0079548E">
        <w:t>introductorio</w:t>
      </w:r>
      <w:bookmarkEnd w:id="17"/>
    </w:p>
    <w:p w:rsidR="00CC1AA0" w:rsidRDefault="00CC1AA0" w:rsidP="00CC1AA0">
      <w:pPr>
        <w:pStyle w:val="3Subtemas"/>
      </w:pPr>
      <w:bookmarkStart w:id="18" w:name="_Toc489980641"/>
      <w:bookmarkStart w:id="19" w:name="_Toc501142858"/>
      <w:r>
        <w:t>Ingeniería de requ</w:t>
      </w:r>
      <w:bookmarkEnd w:id="18"/>
      <w:r w:rsidR="0079548E">
        <w:t>erimientos</w:t>
      </w:r>
      <w:bookmarkEnd w:id="19"/>
      <w:r w:rsidR="0079548E">
        <w:t xml:space="preserve"> </w:t>
      </w:r>
    </w:p>
    <w:p w:rsidR="0079548E" w:rsidRDefault="0079548E" w:rsidP="0079548E">
      <w:bookmarkStart w:id="20" w:name="_Toc489980642"/>
      <w:r>
        <w:t>El proceso de recopilar, analizar y verificar las necesidades del cliente para un sistema de software es conocido como Ingeniería de Requerimientos. La meta de</w:t>
      </w:r>
      <w:r w:rsidR="0080443D">
        <w:t>l mismo</w:t>
      </w:r>
      <w:r>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Chalmeta, 2000][Piattini, 1996]:</w:t>
      </w:r>
    </w:p>
    <w:p w:rsidR="004927A2" w:rsidRDefault="004927A2" w:rsidP="004927A2">
      <w:pPr>
        <w:pStyle w:val="Prrafodelista"/>
        <w:numPr>
          <w:ilvl w:val="1"/>
          <w:numId w:val="40"/>
        </w:numPr>
      </w:pPr>
      <w:r>
        <w:t>Correcta</w:t>
      </w:r>
    </w:p>
    <w:p w:rsidR="004927A2" w:rsidRDefault="004927A2" w:rsidP="004927A2">
      <w:pPr>
        <w:pStyle w:val="Prrafodelista"/>
        <w:numPr>
          <w:ilvl w:val="1"/>
          <w:numId w:val="40"/>
        </w:numPr>
      </w:pPr>
      <w:r>
        <w:t>No ambigua</w:t>
      </w:r>
    </w:p>
    <w:p w:rsidR="004927A2" w:rsidRDefault="004927A2" w:rsidP="004927A2">
      <w:pPr>
        <w:pStyle w:val="Prrafodelista"/>
        <w:numPr>
          <w:ilvl w:val="1"/>
          <w:numId w:val="40"/>
        </w:numPr>
      </w:pPr>
      <w:r>
        <w:t>Completa</w:t>
      </w:r>
    </w:p>
    <w:p w:rsidR="004927A2" w:rsidRDefault="004927A2" w:rsidP="004927A2">
      <w:pPr>
        <w:pStyle w:val="Prrafodelista"/>
        <w:numPr>
          <w:ilvl w:val="1"/>
          <w:numId w:val="40"/>
        </w:numPr>
      </w:pPr>
      <w:r>
        <w:lastRenderedPageBreak/>
        <w:t>Verificable</w:t>
      </w:r>
    </w:p>
    <w:p w:rsidR="004927A2" w:rsidRDefault="004927A2" w:rsidP="004927A2">
      <w:pPr>
        <w:pStyle w:val="Prrafodelista"/>
        <w:numPr>
          <w:ilvl w:val="1"/>
          <w:numId w:val="40"/>
        </w:numPr>
      </w:pPr>
      <w:r>
        <w:t>Consistente</w:t>
      </w:r>
    </w:p>
    <w:p w:rsidR="004927A2" w:rsidRDefault="004927A2" w:rsidP="004927A2">
      <w:pPr>
        <w:pStyle w:val="Prrafodelista"/>
        <w:numPr>
          <w:ilvl w:val="1"/>
          <w:numId w:val="40"/>
        </w:numPr>
      </w:pPr>
      <w:r>
        <w:t>Clasificada</w:t>
      </w:r>
    </w:p>
    <w:p w:rsidR="004927A2" w:rsidRDefault="004927A2" w:rsidP="004927A2">
      <w:pPr>
        <w:pStyle w:val="Prrafodelista"/>
        <w:numPr>
          <w:ilvl w:val="1"/>
          <w:numId w:val="40"/>
        </w:numPr>
      </w:pPr>
      <w:r>
        <w:t>Modificable</w:t>
      </w:r>
    </w:p>
    <w:p w:rsidR="004927A2" w:rsidRDefault="004927A2" w:rsidP="004927A2">
      <w:pPr>
        <w:pStyle w:val="Prrafodelista"/>
        <w:numPr>
          <w:ilvl w:val="1"/>
          <w:numId w:val="40"/>
        </w:numPr>
      </w:pPr>
      <w:r>
        <w:t>Explorable</w:t>
      </w:r>
    </w:p>
    <w:p w:rsidR="004927A2" w:rsidRDefault="004927A2" w:rsidP="004927A2">
      <w:pPr>
        <w:pStyle w:val="Prrafodelista"/>
        <w:numPr>
          <w:ilvl w:val="1"/>
          <w:numId w:val="40"/>
        </w:numPr>
      </w:pPr>
      <w:r>
        <w:t>Utilizable durante las tareas de mantenimiento y uso</w:t>
      </w:r>
      <w:r>
        <w:cr/>
      </w:r>
    </w:p>
    <w:p w:rsidR="00CC1AA0" w:rsidRDefault="00CC1AA0" w:rsidP="0079548E">
      <w:pPr>
        <w:pStyle w:val="2Temas"/>
      </w:pPr>
      <w:bookmarkStart w:id="21" w:name="_Toc501142859"/>
      <w:r>
        <w:t>Hipótesis o ideas a defender</w:t>
      </w:r>
      <w:bookmarkEnd w:id="20"/>
      <w:bookmarkEnd w:id="21"/>
    </w:p>
    <w:p w:rsidR="00CC1AA0" w:rsidRDefault="00CC1AA0" w:rsidP="00CC1AA0">
      <w:r>
        <w:t>¿Es necesario para la empresa adquir software intérprete de datos con relación a la información de reloj biométrico de la compañía?</w:t>
      </w:r>
    </w:p>
    <w:p w:rsidR="00CC1AA0" w:rsidRDefault="006C4946" w:rsidP="00CC1AA0">
      <w:r>
        <w:t>¿Se realizan más reportes en recursos humanos como parte de las actividades semanales y mensuales?</w:t>
      </w:r>
    </w:p>
    <w:p w:rsidR="00CC1AA0" w:rsidRDefault="0080443D" w:rsidP="00CC1AA0">
      <w:r>
        <w:t>¿El personal de</w:t>
      </w:r>
      <w:r w:rsidR="00CC1AA0">
        <w:t xml:space="preserve"> recursos humanos tiene a su cargo funciones adi</w:t>
      </w:r>
      <w:r>
        <w:t xml:space="preserve">cionales fuera del departamento? </w:t>
      </w:r>
    </w:p>
    <w:p w:rsidR="006C4946" w:rsidRDefault="006C4946" w:rsidP="00CC1AA0">
      <w:r>
        <w:t>¿El software presentado aportara significativamente ahorros de tiempos a la empresa?</w:t>
      </w:r>
    </w:p>
    <w:p w:rsidR="00CC1AA0" w:rsidRDefault="006C4946" w:rsidP="00CC1AA0">
      <w:r>
        <w:t>¿El software será confiable en todo momento?</w:t>
      </w:r>
    </w:p>
    <w:p w:rsidR="00CC1AA0" w:rsidRDefault="00CC1AA0" w:rsidP="00382C76">
      <w:pPr>
        <w:pStyle w:val="2Temas"/>
      </w:pPr>
      <w:bookmarkStart w:id="22" w:name="_Toc489980643"/>
      <w:bookmarkStart w:id="23" w:name="_Toc501142860"/>
      <w:r>
        <w:t>Metodología investigativa</w:t>
      </w:r>
      <w:bookmarkEnd w:id="22"/>
      <w:bookmarkEnd w:id="23"/>
    </w:p>
    <w:p w:rsidR="007912CB" w:rsidRDefault="007912CB" w:rsidP="007912CB">
      <w:pPr>
        <w:pStyle w:val="3Subtemas"/>
      </w:pPr>
      <w:bookmarkStart w:id="24" w:name="_Toc501142861"/>
      <w:r>
        <w:t xml:space="preserve">Metodología </w:t>
      </w:r>
      <w:r w:rsidR="00F66E9D">
        <w:t>ágil</w:t>
      </w:r>
      <w:r>
        <w:t xml:space="preserve"> Scrum</w:t>
      </w:r>
      <w:bookmarkEnd w:id="24"/>
    </w:p>
    <w:p w:rsidR="007912CB" w:rsidRDefault="007912CB" w:rsidP="007912CB">
      <w:r>
        <w:t>Scrum 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rsidR="007912CB" w:rsidRDefault="007912CB" w:rsidP="007912CB"/>
    <w:p w:rsidR="007912CB" w:rsidRDefault="007912CB" w:rsidP="007912CB">
      <w:r>
        <w:t>En Scrum se realizan entregas parciales y regulares del producto final, priorizadas por el beneficio que aportan al receptor del proyecto. Por ello, Scrum está especialmente indicado para proyectos en entornos complejos, donde se necesita obtener resultados pronto, donde los requisitos son cambiantes o poco definidos, donde la innovación, la competitividad, la flexibilidad y la productividad son fundamentales.</w:t>
      </w:r>
    </w:p>
    <w:p w:rsidR="007912CB" w:rsidRDefault="007912CB" w:rsidP="007912CB"/>
    <w:p w:rsidR="007912CB" w:rsidRDefault="007912CB" w:rsidP="007912CB">
      <w:r>
        <w:lastRenderedPageBreak/>
        <w:t>Scrum también se utiliza para resolver situaciones en que no se está entregando al cliente lo que necesita, cuando las entregas se alargan demasiado, los costes se disparan o la calidad no es aceptable, cuando se necesita capacidad de reacción ante la competencia, cuando la moral de los equipos es baja y la rotación alta, cuando es necesario identificar y solucionar ineficiencias sistemáticamente o cuando se quiere trabajar utilizando un proceso especializado en el desarrollo de producto.</w:t>
      </w:r>
    </w:p>
    <w:p w:rsidR="00CC1AA0" w:rsidRDefault="00CC1AA0" w:rsidP="00CC1AA0">
      <w:pPr>
        <w:pStyle w:val="3Subtemas"/>
      </w:pPr>
      <w:bookmarkStart w:id="25" w:name="_Toc501142862"/>
      <w:bookmarkStart w:id="26" w:name="_Toc489980645"/>
      <w:r>
        <w:t>Identificación de actores principales</w:t>
      </w:r>
      <w:bookmarkEnd w:id="25"/>
    </w:p>
    <w:p w:rsidR="00CC1AA0" w:rsidRDefault="00CC1AA0" w:rsidP="00CC1AA0">
      <w:r w:rsidRPr="00B82485">
        <w:t>E</w:t>
      </w:r>
      <w:r>
        <w:t>l sistema interprete de datos suministrados por reloj biométrico</w:t>
      </w:r>
      <w:r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7" w:name="_Toc501142863"/>
      <w:r>
        <w:lastRenderedPageBreak/>
        <w:t>Resultados esperados</w:t>
      </w:r>
      <w:bookmarkEnd w:id="26"/>
      <w:bookmarkEnd w:id="27"/>
      <w:r>
        <w:t xml:space="preserve"> </w:t>
      </w:r>
    </w:p>
    <w:p w:rsidR="00821340" w:rsidRDefault="00CC1AA0" w:rsidP="0043547E">
      <w:pPr>
        <w:sectPr w:rsidR="00821340" w:rsidSect="00B03DB0">
          <w:footerReference w:type="default" r:id="rId10"/>
          <w:headerReference w:type="first" r:id="rId11"/>
          <w:pgSz w:w="11906" w:h="16838"/>
          <w:pgMar w:top="1418" w:right="1701" w:bottom="1418" w:left="1418" w:header="709" w:footer="283" w:gutter="0"/>
          <w:pgNumType w:start="0"/>
          <w:cols w:space="708"/>
          <w:titlePg/>
          <w:docGrid w:linePitch="360"/>
        </w:sectPr>
      </w:pPr>
      <w:r>
        <w:t xml:space="preserve">El presente documento tiene como finalidad dar a conocer al usuario final las propuestas </w:t>
      </w:r>
      <w:r w:rsidR="0043547E">
        <w:t>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cerradas, permitió obtener datos referenciales de la muestra.</w:t>
      </w:r>
      <w:r>
        <w:t>, con el único objetivo de cumplir con lo planteado y así lograr un aporte importante para la empresa.</w:t>
      </w:r>
    </w:p>
    <w:p w:rsidR="002C26F8" w:rsidRPr="00821340" w:rsidRDefault="002B2801" w:rsidP="00821340">
      <w:pPr>
        <w:pStyle w:val="1Capitulos"/>
      </w:pPr>
      <w:bookmarkStart w:id="28" w:name="_Toc501142864"/>
      <w:r w:rsidRPr="008F1BBA">
        <w:lastRenderedPageBreak/>
        <w:t>Sección 1</w:t>
      </w:r>
      <w:r w:rsidR="00DD7C48" w:rsidRPr="008F1BBA">
        <w:t xml:space="preserve"> Fundamentación teórica</w:t>
      </w:r>
      <w:bookmarkEnd w:id="28"/>
    </w:p>
    <w:p w:rsidR="002B2801" w:rsidRPr="008F1BBA" w:rsidRDefault="002B2801" w:rsidP="00D502E0">
      <w:pPr>
        <w:pStyle w:val="2Temas"/>
      </w:pPr>
      <w:bookmarkStart w:id="29" w:name="_Toc501142865"/>
      <w:r w:rsidRPr="008F1BBA">
        <w:t>Marco Teórico</w:t>
      </w:r>
      <w:bookmarkEnd w:id="29"/>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8F1BBA">
      <w:pPr>
        <w:rPr>
          <w:rFonts w:cs="Arial"/>
          <w:b/>
        </w:rPr>
      </w:pPr>
      <w:r w:rsidRPr="008F1BBA">
        <w:rPr>
          <w:rFonts w:cs="Arial"/>
          <w:b/>
        </w:rPr>
        <w:t xml:space="preserve">Software. - </w:t>
      </w:r>
      <w:r w:rsidR="00AB3830" w:rsidRPr="008F1BBA">
        <w:rPr>
          <w:rFonts w:cs="Arial"/>
          <w:b/>
        </w:rPr>
        <w:t>Definición. -</w:t>
      </w:r>
      <w:r w:rsidRPr="008F1BBA">
        <w:rPr>
          <w:rFonts w:cs="Arial"/>
          <w:b/>
        </w:rPr>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A91B6E" w:rsidP="008F1BBA">
      <w:pPr>
        <w:rPr>
          <w:rFonts w:cs="Arial"/>
        </w:rPr>
      </w:pPr>
      <w:r w:rsidRPr="008F1BBA">
        <w:rPr>
          <w:rFonts w:cs="Arial"/>
        </w:rPr>
        <w:t>E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lastRenderedPageBreak/>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007959" w:rsidRPr="008F1BBA" w:rsidRDefault="00007959" w:rsidP="008F1BB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A91B6E" w:rsidRPr="008F1BBA" w:rsidRDefault="008B70CC" w:rsidP="008F1BBA">
      <w:pPr>
        <w:rPr>
          <w:rFonts w:cs="Arial"/>
        </w:rPr>
      </w:pPr>
      <w:r w:rsidRPr="008F1BBA">
        <w:rPr>
          <w:rFonts w:cs="Arial"/>
        </w:rPr>
        <w:tab/>
      </w:r>
      <w:sdt>
        <w:sdtPr>
          <w:rPr>
            <w:rFonts w:cs="Arial"/>
          </w:rPr>
          <w:id w:val="472725442"/>
          <w:citation/>
        </w:sdtPr>
        <w:sdtEndPr/>
        <w:sdtContent>
          <w:r w:rsidRPr="008F1BBA">
            <w:rPr>
              <w:rFonts w:cs="Arial"/>
            </w:rPr>
            <w:fldChar w:fldCharType="begin"/>
          </w:r>
          <w:r w:rsidRPr="008F1BBA">
            <w:rPr>
              <w:rFonts w:cs="Arial"/>
              <w:lang w:val="es-ES"/>
            </w:rPr>
            <w:instrText xml:space="preserve"> CITATION Ins09 \l 3082 </w:instrText>
          </w:r>
          <w:r w:rsidRPr="008F1BBA">
            <w:rPr>
              <w:rFonts w:cs="Arial"/>
            </w:rPr>
            <w:fldChar w:fldCharType="separate"/>
          </w:r>
          <w:r w:rsidRPr="008F1BBA">
            <w:rPr>
              <w:rFonts w:cs="Arial"/>
              <w:noProof/>
              <w:lang w:val="es-ES"/>
            </w:rPr>
            <w:t>((INTECO), 2009)</w:t>
          </w:r>
          <w:r w:rsidRPr="008F1BBA">
            <w:rPr>
              <w:rFonts w:cs="Arial"/>
            </w:rPr>
            <w:fldChar w:fldCharType="end"/>
          </w:r>
        </w:sdtContent>
      </w:sdt>
    </w:p>
    <w:p w:rsidR="008B70CC" w:rsidRPr="008F1BBA" w:rsidRDefault="008B70CC" w:rsidP="008F1BBA">
      <w:pPr>
        <w:rPr>
          <w:rFonts w:cs="Arial"/>
        </w:rPr>
      </w:pP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t xml:space="preserve">El Software no se estropea </w:t>
      </w:r>
    </w:p>
    <w:p w:rsidR="00C22D6B" w:rsidRPr="008F1BBA" w:rsidRDefault="00DD7C48" w:rsidP="008F1BBA">
      <w:pPr>
        <w:rPr>
          <w:rFonts w:cs="Arial"/>
        </w:rPr>
      </w:pPr>
      <w:r w:rsidRPr="008F1BBA">
        <w:rPr>
          <w:rFonts w:cs="Arial"/>
        </w:rPr>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8F1BBA">
      <w:pPr>
        <w:pStyle w:val="Prrafodelista"/>
        <w:numPr>
          <w:ilvl w:val="0"/>
          <w:numId w:val="6"/>
        </w:numPr>
        <w:rPr>
          <w:rFonts w:cs="Arial"/>
        </w:rPr>
      </w:pPr>
      <w:r w:rsidRPr="008F1BBA">
        <w:rPr>
          <w:rFonts w:cs="Arial"/>
        </w:rPr>
        <w:t xml:space="preserve">Reduce el coste y el tiempo de lanzamiento al mercado </w:t>
      </w:r>
    </w:p>
    <w:p w:rsidR="009F630A" w:rsidRPr="008F1BBA" w:rsidRDefault="009F630A" w:rsidP="008F1BBA">
      <w:pPr>
        <w:pStyle w:val="Prrafodelista"/>
        <w:numPr>
          <w:ilvl w:val="0"/>
          <w:numId w:val="6"/>
        </w:numPr>
        <w:rPr>
          <w:rFonts w:cs="Arial"/>
        </w:rPr>
      </w:pPr>
      <w:r w:rsidRPr="008F1BBA">
        <w:rPr>
          <w:rFonts w:cs="Arial"/>
        </w:rPr>
        <w:t>Buena calidad</w:t>
      </w:r>
    </w:p>
    <w:p w:rsidR="009F630A" w:rsidRPr="008F1BBA" w:rsidRDefault="009F630A" w:rsidP="008F1BBA">
      <w:pPr>
        <w:pStyle w:val="Prrafodelista"/>
        <w:numPr>
          <w:ilvl w:val="0"/>
          <w:numId w:val="6"/>
        </w:numPr>
        <w:rPr>
          <w:rFonts w:cs="Arial"/>
        </w:rPr>
      </w:pPr>
      <w:r w:rsidRPr="008F1BBA">
        <w:rPr>
          <w:rFonts w:cs="Arial"/>
        </w:rPr>
        <w:t>Ingeniería rápida</w:t>
      </w:r>
    </w:p>
    <w:p w:rsidR="009F630A" w:rsidRPr="008F1BBA" w:rsidRDefault="009F630A" w:rsidP="008F1BBA">
      <w:pPr>
        <w:pStyle w:val="Prrafodelista"/>
        <w:numPr>
          <w:ilvl w:val="0"/>
          <w:numId w:val="6"/>
        </w:numPr>
        <w:rPr>
          <w:rFonts w:cs="Arial"/>
        </w:rPr>
      </w:pPr>
      <w:r w:rsidRPr="008F1BBA">
        <w:rPr>
          <w:rFonts w:cs="Arial"/>
        </w:rPr>
        <w:lastRenderedPageBreak/>
        <w:t>Mantenimiento</w:t>
      </w:r>
    </w:p>
    <w:p w:rsidR="009F630A" w:rsidRPr="008F1BBA" w:rsidRDefault="009F630A" w:rsidP="008F1BBA">
      <w:pPr>
        <w:pStyle w:val="Prrafodelista"/>
        <w:numPr>
          <w:ilvl w:val="0"/>
          <w:numId w:val="6"/>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lastRenderedPageBreak/>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0E7B46" w:rsidP="008F1BBA">
      <w:pPr>
        <w:ind w:left="705"/>
        <w:rPr>
          <w:rFonts w:cs="Arial"/>
          <w:b/>
        </w:rPr>
      </w:pPr>
      <w:sdt>
        <w:sdtPr>
          <w:rPr>
            <w:rFonts w:cs="Arial"/>
            <w:b/>
          </w:rPr>
          <w:id w:val="-157776780"/>
          <w:citation/>
        </w:sdtPr>
        <w:sdtEnd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8F1BBA">
      <w:pPr>
        <w:rPr>
          <w:rFonts w:cs="Arial"/>
          <w:b/>
        </w:rPr>
      </w:pPr>
      <w:r w:rsidRPr="008F1BBA">
        <w:rPr>
          <w:rFonts w:cs="Arial"/>
          <w:b/>
        </w:rPr>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Shewhart,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r w:rsidR="00075348" w:rsidRPr="008F1BBA">
        <w:rPr>
          <w:rFonts w:cs="Arial"/>
        </w:rPr>
        <w:t>Japonés</w:t>
      </w:r>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lastRenderedPageBreak/>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1550" cy="2495550"/>
                    </a:xfrm>
                    <a:prstGeom prst="rect">
                      <a:avLst/>
                    </a:prstGeom>
                  </pic:spPr>
                </pic:pic>
              </a:graphicData>
            </a:graphic>
          </wp:inline>
        </w:drawing>
      </w:r>
    </w:p>
    <w:p w:rsidR="004D5F2D" w:rsidRPr="008F1BBA" w:rsidRDefault="00B94009" w:rsidP="008F1BBA">
      <w:pPr>
        <w:ind w:left="708"/>
        <w:jc w:val="center"/>
        <w:rPr>
          <w:rFonts w:cs="Arial"/>
          <w:i/>
        </w:rPr>
      </w:pPr>
      <w:r w:rsidRPr="008F1BBA">
        <w:rPr>
          <w:rFonts w:cs="Arial"/>
          <w:i/>
        </w:rPr>
        <w:t xml:space="preserve">Grafico N°3 – Modelo de espina de pescado </w:t>
      </w:r>
    </w:p>
    <w:p w:rsidR="002C26F8" w:rsidRPr="008F1BBA" w:rsidRDefault="00AB3830" w:rsidP="00AB3830">
      <w:pPr>
        <w:pStyle w:val="3Subtemas"/>
      </w:pPr>
      <w:bookmarkStart w:id="30" w:name="_Toc501142866"/>
      <w:r w:rsidRPr="008F1BBA">
        <w:t>Diagramación</w:t>
      </w:r>
      <w:bookmarkEnd w:id="30"/>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w:t>
      </w:r>
      <w:r w:rsidR="002C26F8" w:rsidRPr="008F1BBA">
        <w:rPr>
          <w:rFonts w:cs="Arial"/>
        </w:rPr>
        <w:lastRenderedPageBreak/>
        <w:t xml:space="preserve">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etc. Y que se </w:t>
      </w:r>
      <w:r w:rsidR="00B94009" w:rsidRPr="008F1BBA">
        <w:rPr>
          <w:rFonts w:cs="Arial"/>
        </w:rPr>
        <w:t xml:space="preserve">resumen de la siguiente manera: </w:t>
      </w:r>
    </w:p>
    <w:p w:rsidR="002C26F8" w:rsidRPr="008F1BBA" w:rsidRDefault="00AB3830" w:rsidP="00AB3830">
      <w:pPr>
        <w:pStyle w:val="3Subtemas"/>
      </w:pPr>
      <w:bookmarkStart w:id="31" w:name="_Toc501142867"/>
      <w:r w:rsidRPr="008F1BBA">
        <w:t>Simbología</w:t>
      </w:r>
      <w:bookmarkEnd w:id="31"/>
    </w:p>
    <w:p w:rsidR="002C26F8" w:rsidRPr="008F1BBA" w:rsidRDefault="00B94009" w:rsidP="008F1BBA">
      <w:pPr>
        <w:rPr>
          <w:rFonts w:cs="Arial"/>
        </w:rPr>
      </w:pPr>
      <w:r w:rsidRPr="008F1BBA">
        <w:rPr>
          <w:rFonts w:cs="Arial"/>
        </w:rPr>
        <w:t xml:space="preserve">     </w:t>
      </w:r>
      <w:r w:rsidR="002C26F8" w:rsidRPr="008F1BBA">
        <w:rPr>
          <w:rFonts w:cs="Arial"/>
        </w:rPr>
        <w:t xml:space="preserve">Los siguientes son los símbolos de mayor uso y frecuencia en el diseño de diagramas: </w:t>
      </w:r>
    </w:p>
    <w:p w:rsidR="002C26F8" w:rsidRPr="008F1BBA" w:rsidRDefault="002C26F8" w:rsidP="008F1BBA">
      <w:pPr>
        <w:rPr>
          <w:rFonts w:cs="Arial"/>
        </w:rPr>
      </w:pPr>
      <w:r w:rsidRPr="008F1BBA">
        <w:rPr>
          <w:rFonts w:cs="Arial"/>
        </w:rPr>
        <w:t>TERMINAL: (Círculo Elongado). Se utiliza para indicar el principio y fin de un proceso. Normalmente la palabra inicio o fin es la que se usa en el símbolo.</w:t>
      </w:r>
    </w:p>
    <w:p w:rsidR="002C26F8" w:rsidRPr="008F1BBA" w:rsidRDefault="002C26F8" w:rsidP="008F1BBA">
      <w:pPr>
        <w:jc w:val="center"/>
        <w:rPr>
          <w:rFonts w:cs="Arial"/>
        </w:rPr>
      </w:pPr>
      <w:r w:rsidRPr="008F1BBA">
        <w:rPr>
          <w:rFonts w:cs="Arial"/>
          <w:noProof/>
          <w:lang w:val="es-ES" w:eastAsia="es-ES"/>
        </w:rPr>
        <w:drawing>
          <wp:inline distT="0" distB="0" distL="0" distR="0" wp14:anchorId="00F474A0" wp14:editId="3D2AD3B3">
            <wp:extent cx="1725714" cy="718270"/>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67325" cy="735589"/>
                    </a:xfrm>
                    <a:prstGeom prst="rect">
                      <a:avLst/>
                    </a:prstGeom>
                  </pic:spPr>
                </pic:pic>
              </a:graphicData>
            </a:graphic>
          </wp:inline>
        </w:drawing>
      </w:r>
    </w:p>
    <w:p w:rsidR="002C26F8" w:rsidRPr="008F1BBA" w:rsidRDefault="00AB3830" w:rsidP="008F1BBA">
      <w:pPr>
        <w:rPr>
          <w:rFonts w:cs="Arial"/>
        </w:rPr>
      </w:pPr>
      <w:r w:rsidRPr="008F1BBA">
        <w:rPr>
          <w:rFonts w:cs="Arial"/>
          <w:b/>
          <w:sz w:val="22"/>
        </w:rPr>
        <w:t>Decisión</w:t>
      </w:r>
      <w:r w:rsidR="002C26F8" w:rsidRPr="008F1BBA">
        <w:rPr>
          <w:rFonts w:cs="Arial"/>
          <w:b/>
          <w:sz w:val="22"/>
        </w:rPr>
        <w:t>:</w:t>
      </w:r>
      <w:r w:rsidR="002C26F8" w:rsidRPr="008F1BBA">
        <w:rPr>
          <w:rFonts w:cs="Arial"/>
        </w:rPr>
        <w:t xml:space="preserve"> (Rombo). Permite alterar la secuencia de un proceso de acuerdo a una pregunta que se escribe dentro del rombo. El flujo toma uno de dos caminos, si la respuesta es afirmativa o negativa. La continuación natural del flujo debe corresponder a la respuesta afirmativa y para ello hay que elaborar la pregunta de la manera que convenga.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2F084F00" wp14:editId="6CCB7130">
            <wp:extent cx="1152525" cy="800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2525" cy="800100"/>
                    </a:xfrm>
                    <a:prstGeom prst="rect">
                      <a:avLst/>
                    </a:prstGeom>
                  </pic:spPr>
                </pic:pic>
              </a:graphicData>
            </a:graphic>
          </wp:inline>
        </w:drawing>
      </w:r>
    </w:p>
    <w:p w:rsidR="002C26F8" w:rsidRPr="008F1BBA" w:rsidRDefault="00AB3830" w:rsidP="008F1BBA">
      <w:pPr>
        <w:rPr>
          <w:rFonts w:cs="Arial"/>
        </w:rPr>
      </w:pPr>
      <w:r w:rsidRPr="008F1BBA">
        <w:rPr>
          <w:rFonts w:cs="Arial"/>
          <w:b/>
          <w:sz w:val="22"/>
        </w:rPr>
        <w:t>Actividades</w:t>
      </w:r>
      <w:r w:rsidR="002C26F8" w:rsidRPr="008F1BBA">
        <w:rPr>
          <w:rFonts w:cs="Arial"/>
          <w:b/>
          <w:sz w:val="22"/>
        </w:rPr>
        <w:t>:</w:t>
      </w:r>
      <w:r w:rsidR="002C26F8" w:rsidRPr="008F1BBA">
        <w:rPr>
          <w:rFonts w:cs="Arial"/>
        </w:rPr>
        <w:t xml:space="preserve"> (Rectángulo). Se utiliza para describir las actividades que componen el proceso. Hay que iniciar la descripción de las actividades, siempre con un verbo activo y hacer un esfuerzo por resumir con claridad, para aprovechar el poco espacio disponible. Esta descripción es un paso crítico en la diagramación y análisis de un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3C2357F" wp14:editId="5C8B3B1A">
            <wp:extent cx="1317247" cy="57542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44544" cy="587353"/>
                    </a:xfrm>
                    <a:prstGeom prst="rect">
                      <a:avLst/>
                    </a:prstGeom>
                  </pic:spPr>
                </pic:pic>
              </a:graphicData>
            </a:graphic>
          </wp:inline>
        </w:drawing>
      </w:r>
    </w:p>
    <w:p w:rsidR="002C26F8" w:rsidRPr="008F1BBA" w:rsidRDefault="00AB3830" w:rsidP="008F1BBA">
      <w:pPr>
        <w:rPr>
          <w:rFonts w:cs="Arial"/>
        </w:rPr>
      </w:pPr>
      <w:r w:rsidRPr="008F1BBA">
        <w:rPr>
          <w:rFonts w:cs="Arial"/>
          <w:b/>
          <w:sz w:val="22"/>
        </w:rPr>
        <w:t>Dirección de flujo</w:t>
      </w:r>
      <w:r w:rsidR="002C26F8" w:rsidRPr="008F1BBA">
        <w:rPr>
          <w:rFonts w:cs="Arial"/>
        </w:rPr>
        <w:t xml:space="preserve">: (Flecha). Se utiliza para conectar dos símbolos secuenciales e indicar la dirección del flujo del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46738D9" wp14:editId="66FCC5F4">
            <wp:extent cx="1464900" cy="396121"/>
            <wp:effectExtent l="0" t="0" r="254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92994" cy="403718"/>
                    </a:xfrm>
                    <a:prstGeom prst="rect">
                      <a:avLst/>
                    </a:prstGeom>
                  </pic:spPr>
                </pic:pic>
              </a:graphicData>
            </a:graphic>
          </wp:inline>
        </w:drawing>
      </w:r>
    </w:p>
    <w:p w:rsidR="002C26F8" w:rsidRPr="008F1BBA" w:rsidRDefault="00AB3830" w:rsidP="008F1BBA">
      <w:pPr>
        <w:rPr>
          <w:rFonts w:cs="Arial"/>
        </w:rPr>
      </w:pPr>
      <w:r w:rsidRPr="008F1BBA">
        <w:rPr>
          <w:rFonts w:cs="Arial"/>
          <w:b/>
          <w:sz w:val="22"/>
        </w:rPr>
        <w:t>Conector</w:t>
      </w:r>
      <w:r w:rsidR="002C26F8" w:rsidRPr="008F1BBA">
        <w:rPr>
          <w:rFonts w:cs="Arial"/>
        </w:rPr>
        <w:t xml:space="preserve">: (Círculo Pequeño con Flecha). Se escribe una letra en su interior y sirve para conectar dos símbolos que están en secuencia y en la misma hoja del diagrama, paro unirlos implica cruzar líneas o deteriorar la estética. Siempre son parejas y en ambos debe aparecer la misma let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A431BC7" wp14:editId="4B8D579E">
            <wp:extent cx="1457325" cy="111442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57325" cy="1114425"/>
                    </a:xfrm>
                    <a:prstGeom prst="rect">
                      <a:avLst/>
                    </a:prstGeom>
                  </pic:spPr>
                </pic:pic>
              </a:graphicData>
            </a:graphic>
          </wp:inline>
        </w:drawing>
      </w:r>
    </w:p>
    <w:p w:rsidR="002C26F8" w:rsidRPr="008F1BBA" w:rsidRDefault="00AB3830" w:rsidP="008F1BBA">
      <w:pPr>
        <w:rPr>
          <w:rFonts w:cs="Arial"/>
        </w:rPr>
      </w:pPr>
      <w:r w:rsidRPr="008F1BBA">
        <w:rPr>
          <w:rFonts w:cs="Arial"/>
          <w:b/>
          <w:sz w:val="22"/>
        </w:rPr>
        <w:t>Movimiento</w:t>
      </w:r>
      <w:r w:rsidR="002C26F8" w:rsidRPr="008F1BBA">
        <w:rPr>
          <w:rFonts w:cs="Arial"/>
        </w:rPr>
        <w:t xml:space="preserve">: (Flecha Ancha). En su interior se describe una actividad que corresponda al movimiento físico de cosas, de un lugar a otro. Movimiento entre oficinas, correo, transporte de cualquier tipo, etc.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8671654" wp14:editId="75D04464">
            <wp:extent cx="1762125" cy="6477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62125" cy="647700"/>
                    </a:xfrm>
                    <a:prstGeom prst="rect">
                      <a:avLst/>
                    </a:prstGeom>
                  </pic:spPr>
                </pic:pic>
              </a:graphicData>
            </a:graphic>
          </wp:inline>
        </w:drawing>
      </w:r>
    </w:p>
    <w:p w:rsidR="002C26F8" w:rsidRPr="008F1BBA" w:rsidRDefault="00AB3830" w:rsidP="008F1BBA">
      <w:pPr>
        <w:rPr>
          <w:rFonts w:cs="Arial"/>
        </w:rPr>
      </w:pPr>
      <w:r w:rsidRPr="008F1BBA">
        <w:rPr>
          <w:rFonts w:cs="Arial"/>
          <w:b/>
          <w:sz w:val="22"/>
        </w:rPr>
        <w:t>Transmisión electrónica</w:t>
      </w:r>
      <w:r w:rsidR="002C26F8" w:rsidRPr="008F1BBA">
        <w:rPr>
          <w:rFonts w:cs="Arial"/>
          <w:b/>
          <w:sz w:val="22"/>
        </w:rPr>
        <w:t>:</w:t>
      </w:r>
      <w:r w:rsidR="002C26F8" w:rsidRPr="008F1BBA">
        <w:rPr>
          <w:rFonts w:cs="Arial"/>
        </w:rPr>
        <w:t xml:space="preserve"> (Flecha Ancha con una E). En su interior se describe una actividad que corresponda al movimiento electrónico de información o formatos. Cubre Fax, Teléfono y Redes.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51DCB327" wp14:editId="1AD1BEB4">
            <wp:extent cx="1819275" cy="7429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19275" cy="742950"/>
                    </a:xfrm>
                    <a:prstGeom prst="rect">
                      <a:avLst/>
                    </a:prstGeom>
                  </pic:spPr>
                </pic:pic>
              </a:graphicData>
            </a:graphic>
          </wp:inline>
        </w:drawing>
      </w:r>
    </w:p>
    <w:p w:rsidR="002C26F8" w:rsidRPr="008F1BBA" w:rsidRDefault="00AB3830" w:rsidP="008F1BBA">
      <w:pPr>
        <w:rPr>
          <w:rFonts w:cs="Arial"/>
        </w:rPr>
      </w:pPr>
      <w:r w:rsidRPr="008F1BBA">
        <w:rPr>
          <w:rFonts w:cs="Arial"/>
          <w:b/>
          <w:sz w:val="22"/>
        </w:rPr>
        <w:t>Inspección</w:t>
      </w:r>
      <w:r w:rsidR="002C26F8" w:rsidRPr="008F1BBA">
        <w:rPr>
          <w:rFonts w:cs="Arial"/>
          <w:b/>
          <w:sz w:val="22"/>
        </w:rPr>
        <w:t>:</w:t>
      </w:r>
      <w:r w:rsidR="002C26F8" w:rsidRPr="008F1BBA">
        <w:rPr>
          <w:rFonts w:cs="Arial"/>
        </w:rPr>
        <w:t xml:space="preserve"> (Círculo Grande). Se utiliza para indicar que el proceso se detiene para realizar una evaluación. Puede representar un punto donde se requiere una firma de autorización.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7B8DC991" wp14:editId="097AB923">
            <wp:extent cx="1076325" cy="66675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76325" cy="666750"/>
                    </a:xfrm>
                    <a:prstGeom prst="rect">
                      <a:avLst/>
                    </a:prstGeom>
                  </pic:spPr>
                </pic:pic>
              </a:graphicData>
            </a:graphic>
          </wp:inline>
        </w:drawing>
      </w:r>
    </w:p>
    <w:p w:rsidR="002C26F8" w:rsidRPr="008F1BBA" w:rsidRDefault="00AB3830" w:rsidP="008F1BBA">
      <w:pPr>
        <w:rPr>
          <w:rFonts w:cs="Arial"/>
        </w:rPr>
      </w:pPr>
      <w:r w:rsidRPr="008F1BBA">
        <w:rPr>
          <w:rFonts w:cs="Arial"/>
          <w:b/>
          <w:sz w:val="22"/>
        </w:rPr>
        <w:t>Documentación</w:t>
      </w:r>
      <w:r w:rsidR="002C26F8" w:rsidRPr="008F1BBA">
        <w:rPr>
          <w:rFonts w:cs="Arial"/>
          <w:b/>
          <w:sz w:val="22"/>
        </w:rPr>
        <w:t>:</w:t>
      </w:r>
      <w:r w:rsidR="002C26F8" w:rsidRPr="008F1BBA">
        <w:rPr>
          <w:rFonts w:cs="Arial"/>
        </w:rPr>
        <w:t xml:space="preserve"> (Rectángulo con Fondo Curvo). Se utiliza para indicar que la salida de una actividad es información en papel. Puede tratarse de un informe, una carta o un listado de computado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441D3820" wp14:editId="2FFEF73F">
            <wp:extent cx="1074260" cy="84638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7697" cy="849095"/>
                    </a:xfrm>
                    <a:prstGeom prst="rect">
                      <a:avLst/>
                    </a:prstGeom>
                  </pic:spPr>
                </pic:pic>
              </a:graphicData>
            </a:graphic>
          </wp:inline>
        </w:drawing>
      </w:r>
    </w:p>
    <w:p w:rsidR="002C26F8" w:rsidRPr="008F1BBA" w:rsidRDefault="00EC19F9" w:rsidP="008F1BBA">
      <w:pPr>
        <w:rPr>
          <w:rFonts w:cs="Arial"/>
        </w:rPr>
      </w:pPr>
      <w:r w:rsidRPr="008F1BBA">
        <w:rPr>
          <w:rFonts w:cs="Arial"/>
          <w:b/>
          <w:sz w:val="22"/>
        </w:rPr>
        <w:t>Retardo</w:t>
      </w:r>
      <w:r w:rsidR="002C26F8" w:rsidRPr="008F1BBA">
        <w:rPr>
          <w:rFonts w:cs="Arial"/>
          <w:b/>
          <w:sz w:val="22"/>
        </w:rPr>
        <w:t>:</w:t>
      </w:r>
      <w:r w:rsidR="002C26F8" w:rsidRPr="008F1BBA">
        <w:rPr>
          <w:rFonts w:cs="Arial"/>
        </w:rPr>
        <w:t xml:space="preserve"> (Rectángulo Redondeado). Se utiliza par indicar que el proceso se detiene en espera de autorización o por cuestiones de logística o de trámite.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35FFAA2" wp14:editId="741F1561">
            <wp:extent cx="952500" cy="5334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52500" cy="533400"/>
                    </a:xfrm>
                    <a:prstGeom prst="rect">
                      <a:avLst/>
                    </a:prstGeom>
                  </pic:spPr>
                </pic:pic>
              </a:graphicData>
            </a:graphic>
          </wp:inline>
        </w:drawing>
      </w:r>
    </w:p>
    <w:p w:rsidR="002C26F8" w:rsidRPr="008F1BBA" w:rsidRDefault="00EC19F9" w:rsidP="008F1BBA">
      <w:pPr>
        <w:rPr>
          <w:rFonts w:cs="Arial"/>
        </w:rPr>
      </w:pPr>
      <w:r w:rsidRPr="008F1BBA">
        <w:rPr>
          <w:rFonts w:cs="Arial"/>
          <w:b/>
          <w:sz w:val="22"/>
        </w:rPr>
        <w:t>Almacenaje</w:t>
      </w:r>
      <w:r w:rsidR="002C26F8" w:rsidRPr="008F1BBA">
        <w:rPr>
          <w:rFonts w:cs="Arial"/>
        </w:rPr>
        <w:t xml:space="preserve">: (Triángulo Invertido). Representa la actividad deliberada de almacenaje, en la cual la salida del almacén requiere una orden específic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7842618" wp14:editId="53B64A4C">
            <wp:extent cx="1133475" cy="714375"/>
            <wp:effectExtent l="0" t="0" r="9525"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33475" cy="714375"/>
                    </a:xfrm>
                    <a:prstGeom prst="rect">
                      <a:avLst/>
                    </a:prstGeom>
                  </pic:spPr>
                </pic:pic>
              </a:graphicData>
            </a:graphic>
          </wp:inline>
        </w:drawing>
      </w:r>
    </w:p>
    <w:p w:rsidR="002C26F8" w:rsidRPr="008F1BBA" w:rsidRDefault="00EC19F9" w:rsidP="008F1BBA">
      <w:pPr>
        <w:rPr>
          <w:rFonts w:cs="Arial"/>
        </w:rPr>
      </w:pPr>
      <w:r w:rsidRPr="008F1BBA">
        <w:rPr>
          <w:rFonts w:cs="Arial"/>
          <w:b/>
          <w:sz w:val="22"/>
        </w:rPr>
        <w:t xml:space="preserve">Anotación </w:t>
      </w:r>
      <w:r w:rsidR="002C26F8" w:rsidRPr="008F1BBA">
        <w:rPr>
          <w:rFonts w:cs="Arial"/>
        </w:rPr>
        <w:t xml:space="preserve">(Rectángulo abierto). El extremo de la línea punteada se coloca sobre alguna parte importante del diagrama y dentro del rectángulo, se escribe alguna aclaración, advertencia, instrucción especial o cualquier comentario que se considere necesario, acerca de esa parte del diagrama. El rectángulo se debe colocar separado del proceso, de manera que no complique el dibuj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134D2ED0" wp14:editId="130995F1">
            <wp:extent cx="1400175" cy="6953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00175" cy="695325"/>
                    </a:xfrm>
                    <a:prstGeom prst="rect">
                      <a:avLst/>
                    </a:prstGeom>
                  </pic:spPr>
                </pic:pic>
              </a:graphicData>
            </a:graphic>
          </wp:inline>
        </w:drawing>
      </w:r>
    </w:p>
    <w:p w:rsidR="002C26F8" w:rsidRPr="008F1BBA" w:rsidRDefault="00EC19F9" w:rsidP="008F1BBA">
      <w:pPr>
        <w:rPr>
          <w:rFonts w:cs="Arial"/>
        </w:rPr>
      </w:pPr>
      <w:r w:rsidRPr="008F1BBA">
        <w:rPr>
          <w:rFonts w:cs="Arial"/>
          <w:b/>
          <w:sz w:val="22"/>
        </w:rPr>
        <w:lastRenderedPageBreak/>
        <w:t>Salto de página</w:t>
      </w:r>
      <w:r w:rsidR="002C26F8" w:rsidRPr="008F1BBA">
        <w:rPr>
          <w:rFonts w:cs="Arial"/>
          <w:b/>
          <w:sz w:val="22"/>
        </w:rPr>
        <w:t>.</w:t>
      </w:r>
      <w:r w:rsidR="002C26F8" w:rsidRPr="008F1BBA">
        <w:rPr>
          <w:rFonts w:cs="Arial"/>
        </w:rPr>
        <w:t xml:space="preserve"> (Pentágono Invertido). Se utiliza para conectar dos símbolos que están en secuencia, pero en diferente página. Siempre deben ser parejas y llevan la misma letra en su interior.</w:t>
      </w:r>
    </w:p>
    <w:p w:rsidR="002C26F8" w:rsidRPr="008F1BBA" w:rsidRDefault="002C26F8" w:rsidP="008F1BBA">
      <w:pPr>
        <w:jc w:val="center"/>
        <w:rPr>
          <w:rFonts w:cs="Arial"/>
        </w:rPr>
      </w:pPr>
      <w:r w:rsidRPr="008F1BBA">
        <w:rPr>
          <w:rFonts w:cs="Arial"/>
          <w:noProof/>
          <w:lang w:val="es-ES" w:eastAsia="es-ES"/>
        </w:rPr>
        <w:drawing>
          <wp:inline distT="0" distB="0" distL="0" distR="0" wp14:anchorId="71C9F0C0" wp14:editId="6B25EA69">
            <wp:extent cx="1885950" cy="13144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85950" cy="1314450"/>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Dentro del análisis para el desarrollo de software se puede encontrar diversos tipos de diagramas que se usan según su funcionalidad, de los cuales podemos encontrar los siguientes: </w:t>
      </w:r>
    </w:p>
    <w:p w:rsidR="00EC19F9" w:rsidRDefault="00EC19F9" w:rsidP="008F1BBA">
      <w:pPr>
        <w:rPr>
          <w:rFonts w:cs="Arial"/>
          <w:b/>
        </w:rPr>
      </w:pPr>
    </w:p>
    <w:p w:rsidR="002C26F8" w:rsidRPr="008F1BBA" w:rsidRDefault="002C26F8" w:rsidP="008F1BBA">
      <w:pPr>
        <w:rPr>
          <w:rFonts w:cs="Arial"/>
          <w:b/>
        </w:rPr>
      </w:pPr>
      <w:r w:rsidRPr="008F1BBA">
        <w:rPr>
          <w:rFonts w:cs="Arial"/>
          <w:b/>
        </w:rPr>
        <w:t xml:space="preserve">Diagrama de bloques: </w:t>
      </w:r>
    </w:p>
    <w:p w:rsidR="002C26F8" w:rsidRPr="008F1BBA" w:rsidRDefault="002C26F8" w:rsidP="008F1BBA">
      <w:pPr>
        <w:rPr>
          <w:rFonts w:cs="Arial"/>
        </w:rPr>
      </w:pPr>
      <w:r w:rsidRPr="008F1BBA">
        <w:rPr>
          <w:rFonts w:cs="Arial"/>
        </w:rPr>
        <w:t xml:space="preserve">     Se usa para obtener una visión general del proceso que se intenta investigar, muestra una secuencia de actividades que describen el proceso el orden en el que las actividades se desarrollan, generalmente, se desarrolla con varios detalles específicos que muestra de </w:t>
      </w:r>
      <w:r w:rsidR="00B94009" w:rsidRPr="008F1BBA">
        <w:rPr>
          <w:rFonts w:cs="Arial"/>
        </w:rPr>
        <w:t>q</w:t>
      </w:r>
      <w:r w:rsidRPr="008F1BBA">
        <w:rPr>
          <w:rFonts w:cs="Arial"/>
        </w:rPr>
        <w:t xml:space="preserve">ue manera funcionan o prosiguen las actividades cuando todo funciona correctamente, omitiendo disyuntivas o caminos alternos. Algunos autores le llaman también: secuencia de eventos, </w:t>
      </w:r>
      <w:r w:rsidR="00B94009" w:rsidRPr="008F1BBA">
        <w:rPr>
          <w:rFonts w:cs="Arial"/>
        </w:rPr>
        <w:t>porque</w:t>
      </w:r>
      <w:r w:rsidRPr="008F1BBA">
        <w:rPr>
          <w:rFonts w:cs="Arial"/>
        </w:rPr>
        <w:t xml:space="preserve"> se supone que todas las actividades ocurren sin ningún inconveniente. </w:t>
      </w:r>
    </w:p>
    <w:p w:rsidR="002C26F8" w:rsidRPr="008F1BBA" w:rsidRDefault="002C26F8" w:rsidP="008F1BBA">
      <w:pPr>
        <w:rPr>
          <w:rFonts w:cs="Arial"/>
        </w:rPr>
      </w:pPr>
      <w:r w:rsidRPr="008F1BBA">
        <w:rPr>
          <w:rFonts w:cs="Arial"/>
        </w:rPr>
        <w:t xml:space="preserve">Diagramas de flujo: </w:t>
      </w:r>
    </w:p>
    <w:p w:rsidR="002C26F8" w:rsidRPr="008F1BBA" w:rsidRDefault="002C26F8" w:rsidP="008F1BBA">
      <w:pPr>
        <w:rPr>
          <w:rFonts w:cs="Arial"/>
        </w:rPr>
      </w:pPr>
      <w:r w:rsidRPr="008F1BBA">
        <w:rPr>
          <w:rFonts w:cs="Arial"/>
        </w:rPr>
        <w:t xml:space="preserve">      En este diagrama además de mostrar la secuencia lógica de pasos en los que suceden los hechos, contiene un grado mayor de detalle que permite considerar diferentes tipos de actividades y modificaciones en la secuencia, que pueden ser ocasionadas por revisiones o por la ocurrencia de alguna disyuntiva no previsible.</w:t>
      </w:r>
    </w:p>
    <w:p w:rsidR="002C26F8" w:rsidRPr="008F1BBA" w:rsidRDefault="002C26F8" w:rsidP="008F1BBA">
      <w:pPr>
        <w:rPr>
          <w:rFonts w:cs="Arial"/>
        </w:rPr>
      </w:pPr>
      <w:r w:rsidRPr="008F1BBA">
        <w:rPr>
          <w:rFonts w:cs="Arial"/>
        </w:rPr>
        <w:t xml:space="preserve">     El presente diagrama permite observar de manera general lo que sucede en un proceso. El objetivo es lograr un diagrama con la información mínima para entender el comportamiento del proceso y poder realizar juicios sobre:</w:t>
      </w:r>
    </w:p>
    <w:p w:rsidR="002C26F8" w:rsidRPr="008F1BBA" w:rsidRDefault="002C26F8" w:rsidP="008F1BBA">
      <w:pPr>
        <w:pStyle w:val="Prrafodelista"/>
        <w:numPr>
          <w:ilvl w:val="0"/>
          <w:numId w:val="3"/>
        </w:numPr>
        <w:rPr>
          <w:rFonts w:cs="Arial"/>
        </w:rPr>
      </w:pPr>
      <w:r w:rsidRPr="008F1BBA">
        <w:rPr>
          <w:rFonts w:cs="Arial"/>
        </w:rPr>
        <w:t>La eficiencia del flujo.</w:t>
      </w:r>
    </w:p>
    <w:p w:rsidR="002C26F8" w:rsidRPr="008F1BBA" w:rsidRDefault="002C26F8" w:rsidP="008F1BBA">
      <w:pPr>
        <w:pStyle w:val="Prrafodelista"/>
        <w:numPr>
          <w:ilvl w:val="0"/>
          <w:numId w:val="3"/>
        </w:numPr>
        <w:rPr>
          <w:rFonts w:cs="Arial"/>
        </w:rPr>
      </w:pPr>
      <w:r w:rsidRPr="008F1BBA">
        <w:rPr>
          <w:rFonts w:cs="Arial"/>
        </w:rPr>
        <w:t>La justificación de realizar cada una de las actividades.</w:t>
      </w:r>
    </w:p>
    <w:p w:rsidR="002C26F8" w:rsidRPr="008F1BBA" w:rsidRDefault="002C26F8" w:rsidP="008F1BBA">
      <w:pPr>
        <w:pStyle w:val="Prrafodelista"/>
        <w:numPr>
          <w:ilvl w:val="0"/>
          <w:numId w:val="3"/>
        </w:numPr>
        <w:rPr>
          <w:rFonts w:cs="Arial"/>
        </w:rPr>
      </w:pPr>
      <w:r w:rsidRPr="008F1BBA">
        <w:rPr>
          <w:rFonts w:cs="Arial"/>
        </w:rPr>
        <w:t>La posibilidad de modificar o eliminar algunas actividades o partes completas del diagrama.</w:t>
      </w:r>
    </w:p>
    <w:p w:rsidR="002C26F8" w:rsidRPr="008F1BBA" w:rsidRDefault="002C26F8" w:rsidP="008F1BBA">
      <w:pPr>
        <w:pStyle w:val="Prrafodelista"/>
        <w:numPr>
          <w:ilvl w:val="0"/>
          <w:numId w:val="3"/>
        </w:numPr>
        <w:rPr>
          <w:rFonts w:cs="Arial"/>
        </w:rPr>
      </w:pPr>
      <w:r w:rsidRPr="008F1BBA">
        <w:rPr>
          <w:rFonts w:cs="Arial"/>
        </w:rPr>
        <w:lastRenderedPageBreak/>
        <w:t>La existencia de reprocesos innecesarios.</w:t>
      </w:r>
    </w:p>
    <w:p w:rsidR="002C26F8" w:rsidRPr="008F1BBA" w:rsidRDefault="002C26F8" w:rsidP="008F1BBA">
      <w:pPr>
        <w:pStyle w:val="Prrafodelista"/>
        <w:numPr>
          <w:ilvl w:val="0"/>
          <w:numId w:val="3"/>
        </w:numPr>
        <w:rPr>
          <w:rFonts w:cs="Arial"/>
        </w:rPr>
      </w:pPr>
      <w:r w:rsidRPr="008F1BBA">
        <w:rPr>
          <w:rFonts w:cs="Arial"/>
        </w:rPr>
        <w:t>La existencia de autorizaciones innecesarias.</w:t>
      </w:r>
    </w:p>
    <w:p w:rsidR="002C26F8" w:rsidRPr="008F1BBA" w:rsidRDefault="002C26F8" w:rsidP="008F1BBA">
      <w:pPr>
        <w:rPr>
          <w:rFonts w:cs="Arial"/>
        </w:rPr>
      </w:pPr>
      <w:r w:rsidRPr="008F1BBA">
        <w:rPr>
          <w:rFonts w:cs="Arial"/>
        </w:rPr>
        <w:t>El Diagrama de Flujo es una buena herramienta para acercarse al proceso y poder planear adecuadamente las etapas posteriores de análisis con mayor detalle. Es muy conveniente usarlo como primer paso durante el diseño de un proceso nuevo o cuando se analizan modificaciones tendientes al mejoramiento. (Hernández &amp; Alfredo, 2003)</w:t>
      </w:r>
    </w:p>
    <w:p w:rsidR="002C26F8" w:rsidRPr="008F1BBA" w:rsidRDefault="00EC19F9" w:rsidP="00EC19F9">
      <w:pPr>
        <w:pStyle w:val="3Subtemas"/>
      </w:pPr>
      <w:r w:rsidRPr="008F1BBA">
        <w:t xml:space="preserve"> </w:t>
      </w:r>
      <w:bookmarkStart w:id="32" w:name="_Toc501142868"/>
      <w:r w:rsidRPr="008F1BBA">
        <w:t>Diagrama de flujo y participantes</w:t>
      </w:r>
      <w:bookmarkEnd w:id="32"/>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mencionado desarrollo se realizaron entrevistas con el personal designado para el manejo del software asi como con el gerente de la empresa para asegurar que los requerimientos que se están levantando cumplan las necesidades del cliente. </w:t>
      </w:r>
    </w:p>
    <w:p w:rsidR="002B28EC" w:rsidRPr="008F1BBA" w:rsidRDefault="002B28EC" w:rsidP="008F1BBA">
      <w:pPr>
        <w:rPr>
          <w:rFonts w:cs="Arial"/>
        </w:rPr>
      </w:pPr>
    </w:p>
    <w:p w:rsidR="002B28EC" w:rsidRPr="008F1BBA" w:rsidRDefault="00EC19F9" w:rsidP="00EC19F9">
      <w:pPr>
        <w:pStyle w:val="3Subtemas"/>
      </w:pPr>
      <w:bookmarkStart w:id="33" w:name="_Toc501142869"/>
      <w:r w:rsidRPr="008F1BBA">
        <w:t>Técnica del diagrama causa-efecto:</w:t>
      </w:r>
      <w:bookmarkEnd w:id="33"/>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w:t>
      </w:r>
      <w:r w:rsidRPr="008F1BBA">
        <w:rPr>
          <w:rFonts w:cs="Arial"/>
        </w:rPr>
        <w:lastRenderedPageBreak/>
        <w:t xml:space="preserve">el resultado obtenido y las causa el factor que contribuye al efecto obtenido. Cualquier efecto puede tener varias causas. Este método fomenta la reflexión, relaciona exhaustivamente y de forma jerárquica las causas que  concurren en un 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brainstorming,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se debe facilitar su lectura, teniendo la precaución de subdividir el problema en sub</w:t>
      </w:r>
      <w:r w:rsidR="00EC19F9">
        <w:rPr>
          <w:rFonts w:cs="Arial"/>
        </w:rPr>
        <w:t>-</w:t>
      </w:r>
      <w:r w:rsidRPr="008F1BBA">
        <w:rPr>
          <w:rFonts w:cs="Arial"/>
        </w:rPr>
        <w:t>problemas con gráficos independientes, en los casos necesarios.  (Jesús Bustínduy Basterrechea, s/f)</w:t>
      </w:r>
    </w:p>
    <w:p w:rsidR="002B28EC" w:rsidRPr="008F1BBA" w:rsidRDefault="002B28EC" w:rsidP="008F1BBA">
      <w:pPr>
        <w:rPr>
          <w:rFonts w:cs="Arial"/>
        </w:rPr>
      </w:pPr>
    </w:p>
    <w:p w:rsidR="002C26F8" w:rsidRPr="008F1BBA" w:rsidRDefault="00EC19F9" w:rsidP="00EC19F9">
      <w:pPr>
        <w:pStyle w:val="3Subtemas"/>
      </w:pPr>
      <w:bookmarkStart w:id="34" w:name="_Toc501142870"/>
      <w:r w:rsidRPr="008F1BBA">
        <w:lastRenderedPageBreak/>
        <w:t>Diagrama de relación</w:t>
      </w:r>
      <w:bookmarkEnd w:id="34"/>
    </w:p>
    <w:p w:rsidR="002C26F8" w:rsidRPr="008F1BBA" w:rsidRDefault="002C26F8" w:rsidP="008F1BBA">
      <w:pPr>
        <w:rPr>
          <w:rFonts w:cs="Arial"/>
        </w:rPr>
      </w:pPr>
      <w:r w:rsidRPr="008F1BBA">
        <w:rPr>
          <w:rFonts w:cs="Arial"/>
        </w:rPr>
        <w:t xml:space="preserve">     Los autores ha investigado los diferentes modelos de diagramas y podemos encontrar que con frecuencia es necesario centrar la atención en algunos aspectos específicos de los procesos y en el caso que se desee observar que es lo que se transfiere de un área a otra durante el flujo de actividades y que es lo que cada área realiza durante el proceso, para este tipo de diagramas el mejor proceso que se puede utilizar es el Diagrama de Relación, el cual muestra con cuadros las áreas participantes y con flechas y textos lo que se transfiere entre ellas.   Para el uso de este tipo de diagramas los símbolos de mayor uso son: </w:t>
      </w:r>
    </w:p>
    <w:p w:rsidR="002C26F8" w:rsidRPr="008F1BBA" w:rsidRDefault="002C26F8" w:rsidP="008F1BBA">
      <w:pPr>
        <w:rPr>
          <w:rFonts w:cs="Arial"/>
        </w:rPr>
      </w:pPr>
      <w:r w:rsidRPr="008F1BBA">
        <w:rPr>
          <w:rFonts w:cs="Arial"/>
        </w:rPr>
        <w:t xml:space="preserve">Caja de especificacion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89EB74E" wp14:editId="6BEAFA3C">
            <wp:extent cx="2027026" cy="1073503"/>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46814" cy="1083982"/>
                    </a:xfrm>
                    <a:prstGeom prst="rect">
                      <a:avLst/>
                    </a:prstGeom>
                  </pic:spPr>
                </pic:pic>
              </a:graphicData>
            </a:graphic>
          </wp:inline>
        </w:drawing>
      </w:r>
    </w:p>
    <w:p w:rsidR="002C26F8" w:rsidRPr="008F1BBA" w:rsidRDefault="002C26F8" w:rsidP="008F1BBA">
      <w:pPr>
        <w:rPr>
          <w:rFonts w:cs="Arial"/>
        </w:rPr>
      </w:pPr>
      <w:r w:rsidRPr="008F1BBA">
        <w:rPr>
          <w:rFonts w:cs="Arial"/>
        </w:rPr>
        <w:t xml:space="preserve">Flecha con text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308EB3E7" wp14:editId="6D98722B">
            <wp:extent cx="3593655" cy="61147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4209" cy="625186"/>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5" w:name="_Toc501142871"/>
      <w:r w:rsidRPr="008F1BBA">
        <w:t>Ciclos de vida de desarrollo del software</w:t>
      </w:r>
      <w:bookmarkEnd w:id="35"/>
    </w:p>
    <w:p w:rsidR="002C26F8" w:rsidRPr="008F1BBA" w:rsidRDefault="00ED30BC" w:rsidP="008F1BBA">
      <w:pPr>
        <w:rPr>
          <w:rFonts w:cs="Arial"/>
        </w:rPr>
      </w:pPr>
      <w:r w:rsidRPr="008F1BBA">
        <w:rPr>
          <w:rFonts w:cs="Arial"/>
        </w:rPr>
        <w:t xml:space="preserve">     </w:t>
      </w:r>
      <w:r w:rsidR="002C26F8" w:rsidRPr="008F1BBA">
        <w:rPr>
          <w:rFonts w:cs="Arial"/>
        </w:rPr>
        <w:t>El ciclo de vida es el conjunto de fases por las que pasa el sistema que se está desarrollando desde que nace la idea inicial hasta que el software es retirado o 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w:t>
      </w:r>
      <w:r w:rsidRPr="008F1BBA">
        <w:rPr>
          <w:rFonts w:cs="Arial"/>
        </w:rPr>
        <w:lastRenderedPageBreak/>
        <w:t>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6" w:name="_Toc501142872"/>
      <w:r w:rsidRPr="008F1BBA">
        <w:t>Arquitectura del Software</w:t>
      </w:r>
      <w:bookmarkEnd w:id="36"/>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Pr="008F1BBA">
        <w:rPr>
          <w:rFonts w:cs="Arial"/>
        </w:rPr>
        <w:t xml:space="preserve"> integridad  conceptual  a  un  sistema.    De acuerdo  con  Pressman,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lastRenderedPageBreak/>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822951" w:rsidRPr="008F1BBA" w:rsidRDefault="00822951" w:rsidP="008F1BBA">
      <w:pPr>
        <w:rPr>
          <w:rFonts w:cs="Arial"/>
        </w:rPr>
      </w:pPr>
      <w:r w:rsidRPr="008F1BBA">
        <w:rPr>
          <w:rFonts w:cs="Arial"/>
        </w:rPr>
        <w:t>Se tiene según las “Norma IEEE 830”, una descripción enfocada en los siguientes puntos:</w:t>
      </w:r>
    </w:p>
    <w:p w:rsidR="00822951" w:rsidRPr="008F1BBA" w:rsidRDefault="00822951" w:rsidP="008F1BBA">
      <w:pPr>
        <w:pStyle w:val="Prrafodelista"/>
        <w:numPr>
          <w:ilvl w:val="0"/>
          <w:numId w:val="7"/>
        </w:numPr>
        <w:spacing w:before="0" w:after="160"/>
        <w:jc w:val="left"/>
        <w:rPr>
          <w:rFonts w:cs="Arial"/>
        </w:rPr>
      </w:pPr>
      <w:r w:rsidRPr="008F1BBA">
        <w:rPr>
          <w:rFonts w:cs="Arial"/>
        </w:rPr>
        <w:t>Hacer una descripción del PROPÓSITO, general y su respectiva estructuración y desarrollo.</w:t>
      </w:r>
    </w:p>
    <w:p w:rsidR="00822951" w:rsidRPr="008F1BBA" w:rsidRDefault="00822951" w:rsidP="008F1BBA">
      <w:pPr>
        <w:pStyle w:val="Prrafodelista"/>
        <w:numPr>
          <w:ilvl w:val="0"/>
          <w:numId w:val="7"/>
        </w:numPr>
        <w:spacing w:before="0" w:after="0"/>
        <w:jc w:val="left"/>
        <w:rPr>
          <w:rFonts w:cs="Arial"/>
        </w:rPr>
      </w:pPr>
      <w:r w:rsidRPr="008F1BBA">
        <w:rPr>
          <w:rFonts w:cs="Arial"/>
        </w:rPr>
        <w:t>Describir el Enfoque de Alcance que se tiene del proyecto.</w:t>
      </w:r>
    </w:p>
    <w:p w:rsidR="00822951" w:rsidRPr="008F1BBA" w:rsidRDefault="00822951" w:rsidP="008F1BBA">
      <w:pPr>
        <w:pStyle w:val="Prrafodelista"/>
        <w:numPr>
          <w:ilvl w:val="0"/>
          <w:numId w:val="7"/>
        </w:numPr>
        <w:spacing w:before="0" w:after="0"/>
        <w:jc w:val="left"/>
        <w:rPr>
          <w:rFonts w:cs="Arial"/>
        </w:rPr>
      </w:pPr>
      <w:r w:rsidRPr="008F1BBA">
        <w:rPr>
          <w:rFonts w:cs="Arial"/>
        </w:rPr>
        <w:t>Listado referencial de los anfitriones en el proyecto.</w:t>
      </w:r>
    </w:p>
    <w:p w:rsidR="00822951" w:rsidRPr="008F1BBA" w:rsidRDefault="00822951" w:rsidP="008F1BBA">
      <w:pPr>
        <w:pStyle w:val="Prrafodelista"/>
        <w:numPr>
          <w:ilvl w:val="0"/>
          <w:numId w:val="7"/>
        </w:numPr>
        <w:spacing w:before="0" w:after="160"/>
        <w:jc w:val="left"/>
        <w:rPr>
          <w:rFonts w:cs="Arial"/>
        </w:rPr>
      </w:pPr>
      <w:r w:rsidRPr="008F1BBA">
        <w:rPr>
          <w:rFonts w:cs="Arial"/>
        </w:rPr>
        <w:t xml:space="preserve">Un Estudio comparativo, enfocado en Sistemas similares al proyecto a implementarse en el Proyecto, tomando en cuenta: </w:t>
      </w:r>
    </w:p>
    <w:p w:rsidR="00822951" w:rsidRPr="008F1BBA" w:rsidRDefault="00822951" w:rsidP="008F1BBA">
      <w:pPr>
        <w:pStyle w:val="Prrafodelista"/>
        <w:rPr>
          <w:rFonts w:cs="Arial"/>
        </w:rPr>
      </w:pPr>
    </w:p>
    <w:p w:rsidR="00822951" w:rsidRPr="008F1BBA" w:rsidRDefault="00822951" w:rsidP="008F1BBA">
      <w:pPr>
        <w:pStyle w:val="Prrafodelista"/>
        <w:numPr>
          <w:ilvl w:val="0"/>
          <w:numId w:val="8"/>
        </w:numPr>
        <w:spacing w:before="0" w:after="160"/>
        <w:jc w:val="left"/>
        <w:rPr>
          <w:rFonts w:cs="Arial"/>
        </w:rPr>
      </w:pPr>
      <w:r w:rsidRPr="008F1BBA">
        <w:rPr>
          <w:rFonts w:cs="Arial"/>
        </w:rPr>
        <w:t>Funcionalidad, servicios que brinda el sistema implementado.</w:t>
      </w:r>
    </w:p>
    <w:p w:rsidR="00822951" w:rsidRPr="008F1BBA" w:rsidRDefault="00822951" w:rsidP="008F1BBA">
      <w:pPr>
        <w:pStyle w:val="Prrafodelista"/>
        <w:numPr>
          <w:ilvl w:val="0"/>
          <w:numId w:val="8"/>
        </w:numPr>
        <w:spacing w:before="0" w:after="160"/>
        <w:jc w:val="left"/>
        <w:rPr>
          <w:rFonts w:cs="Arial"/>
        </w:rPr>
      </w:pPr>
      <w:r w:rsidRPr="008F1BBA">
        <w:rPr>
          <w:rFonts w:cs="Arial"/>
        </w:rPr>
        <w:t>Complejidad, nivel de comprensión en cuanto a las Funcionalidades del Sistema.</w:t>
      </w:r>
    </w:p>
    <w:p w:rsidR="00822951" w:rsidRPr="008F1BBA" w:rsidRDefault="00822951" w:rsidP="008F1BBA">
      <w:pPr>
        <w:pStyle w:val="Prrafodelista"/>
        <w:numPr>
          <w:ilvl w:val="0"/>
          <w:numId w:val="8"/>
        </w:numPr>
        <w:spacing w:before="0" w:after="160"/>
        <w:jc w:val="left"/>
        <w:rPr>
          <w:rFonts w:cs="Arial"/>
        </w:rPr>
      </w:pPr>
      <w:r w:rsidRPr="008F1BBA">
        <w:rPr>
          <w:rFonts w:cs="Arial"/>
        </w:rPr>
        <w:t>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Los permisos de acceso</w:t>
      </w:r>
    </w:p>
    <w:p w:rsidR="00822951" w:rsidRPr="008F1BBA" w:rsidRDefault="00822951" w:rsidP="008F1BBA">
      <w:pPr>
        <w:pStyle w:val="Prrafodelista"/>
        <w:numPr>
          <w:ilvl w:val="1"/>
          <w:numId w:val="8"/>
        </w:numPr>
        <w:spacing w:before="0" w:after="160"/>
        <w:jc w:val="left"/>
        <w:rPr>
          <w:rFonts w:cs="Arial"/>
        </w:rPr>
      </w:pPr>
      <w:r w:rsidRPr="008F1BBA">
        <w:rPr>
          <w:rFonts w:cs="Arial"/>
        </w:rPr>
        <w:t>Administrador de 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Alerta de modificación al Administrador</w:t>
      </w:r>
    </w:p>
    <w:p w:rsidR="00EB5194" w:rsidRPr="008F1BBA" w:rsidRDefault="00A409F5" w:rsidP="00D502E0">
      <w:pPr>
        <w:pStyle w:val="2Temas"/>
      </w:pPr>
      <w:bookmarkStart w:id="37" w:name="_Toc501142873"/>
      <w:r w:rsidRPr="008F1BBA">
        <w:t>Marco Legal</w:t>
      </w:r>
      <w:bookmarkEnd w:id="37"/>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lastRenderedPageBreak/>
        <w:t xml:space="preserve">     Los derechos de un trabajador son irrenunciables y todos los ciudadanos Ecuatorianos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articulo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t xml:space="preserve">El Codigo de Trabajo señala los parámetros sobre los cuales el empleado debe desarrollar su actividad laboral,  hablando en relación al horario de trabajo se establece en el articulo 47. </w:t>
      </w:r>
    </w:p>
    <w:p w:rsidR="00A409F5" w:rsidRPr="008F1BBA" w:rsidRDefault="00A409F5" w:rsidP="008F1BBA">
      <w:pPr>
        <w:ind w:left="708"/>
        <w:rPr>
          <w:rFonts w:cs="Arial"/>
        </w:rPr>
      </w:pPr>
      <w:r w:rsidRPr="008F1BBA">
        <w:rPr>
          <w:rFonts w:cs="Arial"/>
        </w:rPr>
        <w:t>De la jornada máxima.­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especial.-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lastRenderedPageBreak/>
        <w:t>Art. 51.-</w:t>
      </w:r>
      <w:r w:rsidR="008B0867">
        <w:rPr>
          <w:rFonts w:cs="Arial"/>
        </w:rPr>
        <w:t xml:space="preserve"> </w:t>
      </w:r>
      <w:r w:rsidRPr="008F1BBA">
        <w:rPr>
          <w:rFonts w:cs="Arial"/>
        </w:rPr>
        <w:t>Duración del descanso.­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domingos.­</w:t>
      </w:r>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rsidR="00A409F5" w:rsidRPr="008F1BBA" w:rsidRDefault="00A409F5" w:rsidP="008F1BBA">
      <w:pPr>
        <w:ind w:left="708"/>
        <w:rPr>
          <w:rFonts w:cs="Arial"/>
        </w:rPr>
      </w:pPr>
      <w:r w:rsidRPr="008F1BBA">
        <w:rPr>
          <w:rFonts w:cs="Arial"/>
        </w:rPr>
        <w:t>1. Las horas suplementarias no podrán exceder de cuatro en un día, ni de doce en la semana;</w:t>
      </w:r>
    </w:p>
    <w:p w:rsidR="00A409F5" w:rsidRPr="008F1BBA" w:rsidRDefault="00A409F5" w:rsidP="008F1BBA">
      <w:pPr>
        <w:ind w:left="708"/>
        <w:rPr>
          <w:rFonts w:cs="Arial"/>
        </w:rPr>
      </w:pPr>
      <w:r w:rsidRPr="008F1BBA">
        <w:rPr>
          <w:rFonts w:cs="Arial"/>
        </w:rPr>
        <w:lastRenderedPageBreak/>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proteje al trabajador bajo los siguientes parámetros establecidos en el articulo 59 numeral 5 </w:t>
      </w:r>
    </w:p>
    <w:p w:rsidR="00A409F5" w:rsidRPr="008F1BBA" w:rsidRDefault="00A409F5" w:rsidP="008F1BBA">
      <w:pPr>
        <w:ind w:left="708"/>
        <w:rPr>
          <w:rFonts w:cs="Arial"/>
        </w:rPr>
      </w:pPr>
      <w:r w:rsidRPr="008F1BBA">
        <w:rPr>
          <w:rFonts w:cs="Arial"/>
        </w:rPr>
        <w:t>Cálculo de horas suplementarias o de tiempo extraordinario, sin considerar la semana integral por debajo de las 240 horas al mes. Dicho trabajo suplementario o extraordinario deberá calcularse sobre 240 horas 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 xml:space="preserve">Pérdida de la remuneración.­ El trabajador que faltare injustificadamente a media jornada continua de trabajo en el curso de la semana, tendrá derecho a la remuneración de seis días, y el trabajador que </w:t>
      </w:r>
      <w:r w:rsidRPr="008F1BBA">
        <w:rPr>
          <w:rFonts w:cs="Arial"/>
        </w:rPr>
        <w:lastRenderedPageBreak/>
        <w:t>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Tanto en el primer caso como en el segundo, el trabajador no perderá la remuneración si la falta estuvo autorizada por el empleador o por la ley, o si se debiere a enfermedad, calamidad doméstica o fuerza mayor debidamente comprobadas, y no excediere de los máximos  permitidos.</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contrato.-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t>1. Por faltas repetidas e injustificadas de puntualidad o de asistencia al trabajo o por abandono de éste por un tiempo mayor de tres días consecutivos, sin causa justa y siempre que dichas causales se hayan producido dentro de un período mensual de labor;</w:t>
      </w:r>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r w:rsidR="00CD475D" w:rsidRPr="008F1BBA">
        <w:rPr>
          <w:rFonts w:cs="Arial"/>
        </w:rPr>
        <w:t>Por injurias graves irrogadas al empleador, su cónyuge o conviviente en unión de hecho, ascendientes o descendientes, o a su representante;</w:t>
      </w:r>
    </w:p>
    <w:p w:rsidR="00A409F5" w:rsidRPr="008F1BBA" w:rsidRDefault="00A409F5" w:rsidP="008F1BBA">
      <w:pPr>
        <w:ind w:left="708"/>
        <w:rPr>
          <w:rFonts w:cs="Arial"/>
        </w:rPr>
      </w:pPr>
      <w:r w:rsidRPr="008F1BBA">
        <w:rPr>
          <w:rFonts w:cs="Arial"/>
        </w:rPr>
        <w:t xml:space="preserve">5. </w:t>
      </w:r>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
    <w:p w:rsidR="00A409F5" w:rsidRPr="008F1BBA" w:rsidRDefault="00A409F5" w:rsidP="008F1BBA">
      <w:pPr>
        <w:ind w:left="708"/>
        <w:rPr>
          <w:rFonts w:cs="Arial"/>
        </w:rPr>
      </w:pPr>
      <w:r w:rsidRPr="008F1BBA">
        <w:rPr>
          <w:rFonts w:cs="Arial"/>
        </w:rPr>
        <w:t>6. Por denuncia injustificada contra el empleador respecto de sus obligaciones en el Seguro Social; más, si fuere justificada la denuncia, quedará asegurada la estabilidad del trabajador, por dos años, en trabajos permanentes; y,</w:t>
      </w:r>
    </w:p>
    <w:p w:rsidR="00A409F5" w:rsidRPr="008F1BBA" w:rsidRDefault="00A409F5" w:rsidP="008F1BBA">
      <w:pPr>
        <w:ind w:left="708"/>
        <w:rPr>
          <w:rFonts w:cs="Arial"/>
        </w:rPr>
      </w:pPr>
      <w:r w:rsidRPr="008F1BBA">
        <w:rPr>
          <w:rFonts w:cs="Arial"/>
        </w:rPr>
        <w:t>7. Por no acatar las medidas de seguridad, prevención e higiene exigidas por la ley, por sus reglamentos o por la autoridad competente; o por contrariar, sin debida justificación, las prescripciones y dictámenes médicos.</w:t>
      </w:r>
    </w:p>
    <w:p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w:t>
      </w:r>
      <w:r w:rsidRPr="008F1BBA">
        <w:rPr>
          <w:rFonts w:cs="Arial"/>
        </w:rPr>
        <w:lastRenderedPageBreak/>
        <w:t xml:space="preserve">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8" w:name="_Toc501142874"/>
      <w:r w:rsidRPr="008F1BBA">
        <w:t>Marco referencial</w:t>
      </w:r>
      <w:bookmarkEnd w:id="38"/>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se 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Reloj Biométrico de Control de Personal, Biotech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Biotech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DSoftwar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0E7B46" w:rsidP="00990D98">
      <w:pPr>
        <w:ind w:left="708"/>
        <w:rPr>
          <w:rFonts w:cs="Arial"/>
          <w:i/>
        </w:rPr>
      </w:pPr>
      <w:hyperlink r:id="rId30"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DSoftware</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t>Fuente de Inf</w:t>
      </w:r>
      <w:r w:rsidR="00CD475D" w:rsidRPr="003163C2">
        <w:rPr>
          <w:rFonts w:cs="Arial"/>
          <w:i/>
        </w:rPr>
        <w:t xml:space="preserve">ormación del Sistema comparado:    </w:t>
      </w:r>
    </w:p>
    <w:p w:rsidR="00A409F5" w:rsidRPr="008F1BBA" w:rsidRDefault="000E7B46" w:rsidP="003163C2">
      <w:pPr>
        <w:ind w:left="708"/>
        <w:rPr>
          <w:rFonts w:cs="Arial"/>
        </w:rPr>
      </w:pPr>
      <w:hyperlink r:id="rId31"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39" w:name="_Toc501142875"/>
      <w:r w:rsidRPr="008F1BBA">
        <w:lastRenderedPageBreak/>
        <w:t>Marco ambiental</w:t>
      </w:r>
      <w:bookmarkEnd w:id="39"/>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0E7B46" w:rsidP="008F1BBA">
      <w:pPr>
        <w:rPr>
          <w:rFonts w:cs="Arial"/>
          <w:color w:val="2E74B5" w:themeColor="accent1" w:themeShade="BF"/>
        </w:rPr>
      </w:pPr>
      <w:sdt>
        <w:sdtPr>
          <w:rPr>
            <w:rFonts w:cs="Arial"/>
            <w:color w:val="2E74B5" w:themeColor="accent1" w:themeShade="BF"/>
          </w:rPr>
          <w:id w:val="-1360196882"/>
          <w:citation/>
        </w:sdtPr>
        <w:sdtEnd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lastRenderedPageBreak/>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40" w:name="_Toc501142876"/>
      <w:r w:rsidRPr="008F1BBA">
        <w:t>Marco tecnológico</w:t>
      </w:r>
      <w:bookmarkEnd w:id="40"/>
      <w:r w:rsidRPr="008F1BBA">
        <w:t xml:space="preserve"> </w:t>
      </w:r>
    </w:p>
    <w:p w:rsidR="00685BD9" w:rsidRPr="008F1BBA" w:rsidRDefault="00685BD9" w:rsidP="003F16CB">
      <w:pPr>
        <w:pStyle w:val="3Subtemas"/>
      </w:pPr>
      <w:bookmarkStart w:id="41" w:name="_Toc501142877"/>
      <w:r w:rsidRPr="008F1BBA">
        <w:t>Terminología</w:t>
      </w:r>
      <w:bookmarkEnd w:id="4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FF46DE">
      <w:pPr>
        <w:pStyle w:val="3Subtemas"/>
        <w:numPr>
          <w:ilvl w:val="2"/>
          <w:numId w:val="24"/>
        </w:numPr>
      </w:pPr>
      <w:bookmarkStart w:id="42" w:name="_Toc501142878"/>
      <w:r w:rsidRPr="008F1BBA">
        <w:t>Modelo de Casos de Uso del Negocio</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FF46DE">
      <w:pPr>
        <w:pStyle w:val="3Subtemas"/>
        <w:numPr>
          <w:ilvl w:val="2"/>
          <w:numId w:val="24"/>
        </w:numPr>
      </w:pPr>
      <w:bookmarkStart w:id="43" w:name="_Toc501142879"/>
      <w:r w:rsidRPr="008F1BBA">
        <w:t>Modelo de Objetos del Negoci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s un modelo que describe la realización de cada caso de uso del negocio, estableciendo los actores internos, la información que en términos generales manipulan y los flujos de trabajo (workflows) asociados al caso de uso del negocio. Para la representación de este modelo se utilizan Diagramas de Colaboración (para mostrar actores externos, internos y las entidades (información) que manipulan, un </w:t>
      </w:r>
      <w:r w:rsidR="00685BD9" w:rsidRPr="008F1BBA">
        <w:rPr>
          <w:rFonts w:cs="Arial"/>
          <w:color w:val="000000"/>
          <w:lang w:val="es-ES"/>
        </w:rPr>
        <w:lastRenderedPageBreak/>
        <w:t>Diagrama de Clases para mostrar gráficamente las entidades del sistema y sus relaciones, y Diagramas de Actividad para mostrar los flujos de trabajo.</w:t>
      </w:r>
    </w:p>
    <w:p w:rsidR="00685BD9" w:rsidRPr="008F1BBA" w:rsidRDefault="00685BD9" w:rsidP="00FF46DE">
      <w:pPr>
        <w:pStyle w:val="3Subtemas"/>
        <w:numPr>
          <w:ilvl w:val="2"/>
          <w:numId w:val="24"/>
        </w:numPr>
      </w:pPr>
      <w:bookmarkStart w:id="44" w:name="_Toc501142880"/>
      <w:r w:rsidRPr="008F1BBA">
        <w:t>Modelo de Casos de Uso</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FF46DE">
      <w:pPr>
        <w:pStyle w:val="3Subtemas"/>
        <w:numPr>
          <w:ilvl w:val="2"/>
          <w:numId w:val="24"/>
        </w:numPr>
      </w:pPr>
      <w:bookmarkStart w:id="45" w:name="_Toc501142881"/>
      <w:r w:rsidRPr="008F1BBA">
        <w:t>Especificaciones de Casos de Us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ara los casos de uso que lo requieran (cuya funcionalidad no sea evidente o que no baste con una simple descripción narrativa) se realiza una descripción 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FF46DE">
      <w:pPr>
        <w:pStyle w:val="3Subtemas"/>
        <w:numPr>
          <w:ilvl w:val="2"/>
          <w:numId w:val="24"/>
        </w:numPr>
      </w:pPr>
      <w:bookmarkStart w:id="46" w:name="_Toc501142882"/>
      <w:r w:rsidRPr="008F1BBA">
        <w:t>Especificaciones Adicionales</w:t>
      </w:r>
      <w:bookmarkEnd w:id="46"/>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rsidR="00685BD9" w:rsidRPr="008F1BBA" w:rsidRDefault="00685BD9" w:rsidP="00FF46DE">
      <w:pPr>
        <w:pStyle w:val="3Subtemas"/>
        <w:numPr>
          <w:ilvl w:val="2"/>
          <w:numId w:val="24"/>
        </w:numPr>
      </w:pPr>
      <w:bookmarkStart w:id="47" w:name="_Toc501142883"/>
      <w:r w:rsidRPr="008F1BBA">
        <w:t>Modelo de Análisis y Diseño</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FF46DE">
      <w:pPr>
        <w:pStyle w:val="3Subtemas"/>
        <w:numPr>
          <w:ilvl w:val="2"/>
          <w:numId w:val="24"/>
        </w:numPr>
      </w:pPr>
      <w:bookmarkStart w:id="48" w:name="_Toc501142884"/>
      <w:r w:rsidRPr="008F1BBA">
        <w:t>Modelo de Datos</w:t>
      </w:r>
      <w:bookmarkEnd w:id="48"/>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reviendo que la persistencia de la información del sistema será soportada por una base de datos relacional, este modelo describe la representación lógica de los datos persistentes, de acuerdo con el enfoque para modelado relacional de datos. </w:t>
      </w:r>
      <w:r w:rsidR="00685BD9" w:rsidRPr="008F1BBA">
        <w:rPr>
          <w:rFonts w:cs="Arial"/>
          <w:color w:val="000000"/>
          <w:lang w:val="es-ES"/>
        </w:rPr>
        <w:lastRenderedPageBreak/>
        <w:t>Para expresar este modelo se utiliza un Diagrama de Clases (donde se utiliza un profile UML para Modelado de Datos, para conseguir la representación de tablas, claves, etc.).</w:t>
      </w:r>
    </w:p>
    <w:p w:rsidR="00685BD9" w:rsidRPr="008F1BBA" w:rsidRDefault="00685BD9" w:rsidP="00FF46DE">
      <w:pPr>
        <w:pStyle w:val="3Subtemas"/>
        <w:numPr>
          <w:ilvl w:val="2"/>
          <w:numId w:val="24"/>
        </w:numPr>
      </w:pPr>
      <w:bookmarkStart w:id="49" w:name="_Toc501142885"/>
      <w:r w:rsidRPr="008F1BBA">
        <w:t>Modelo de Implementación</w:t>
      </w:r>
      <w:bookmarkEnd w:id="49"/>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FF46DE">
      <w:pPr>
        <w:pStyle w:val="3Subtemas"/>
        <w:numPr>
          <w:ilvl w:val="2"/>
          <w:numId w:val="24"/>
        </w:numPr>
      </w:pPr>
      <w:bookmarkStart w:id="50" w:name="_Toc501142886"/>
      <w:r w:rsidRPr="008F1BBA">
        <w:t>Casos de Prueba</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FF46DE">
      <w:pPr>
        <w:pStyle w:val="3Subtemas"/>
        <w:numPr>
          <w:ilvl w:val="2"/>
          <w:numId w:val="24"/>
        </w:numPr>
      </w:pPr>
      <w:bookmarkStart w:id="51" w:name="_Toc501142887"/>
      <w:r w:rsidRPr="008F1BBA">
        <w:t>Plan de Iteración</w:t>
      </w:r>
      <w:bookmarkEnd w:id="5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FF46DE">
      <w:pPr>
        <w:pStyle w:val="3Subtemas"/>
        <w:numPr>
          <w:ilvl w:val="2"/>
          <w:numId w:val="24"/>
        </w:numPr>
      </w:pPr>
      <w:bookmarkStart w:id="52" w:name="_Toc501142888"/>
      <w:r w:rsidRPr="008F1BBA">
        <w:t>Material de Apoyo al Usuario Final</w:t>
      </w:r>
      <w:bookmarkEnd w:id="5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FF46DE">
      <w:pPr>
        <w:pStyle w:val="3Subtemas"/>
        <w:numPr>
          <w:ilvl w:val="2"/>
          <w:numId w:val="24"/>
        </w:numPr>
      </w:pPr>
      <w:bookmarkStart w:id="53" w:name="_Toc501142889"/>
      <w:r w:rsidRPr="008F1BBA">
        <w:t>Producto</w:t>
      </w:r>
      <w:bookmarkEnd w:id="53"/>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4927A2">
      <w:pPr>
        <w:pStyle w:val="3Subtemas"/>
        <w:numPr>
          <w:ilvl w:val="2"/>
          <w:numId w:val="24"/>
        </w:numPr>
      </w:pPr>
      <w:bookmarkStart w:id="54" w:name="_Toc501142890"/>
      <w:r>
        <w:lastRenderedPageBreak/>
        <w:t>UML</w:t>
      </w:r>
      <w:bookmarkEnd w:id="54"/>
    </w:p>
    <w:p w:rsidR="004927A2" w:rsidRDefault="004927A2" w:rsidP="004927A2">
      <w:r>
        <w:t>Unified Modeling Language.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5" w:name="_Toc501142891"/>
      <w:r>
        <w:lastRenderedPageBreak/>
        <w:t>Sección II</w:t>
      </w:r>
      <w:r w:rsidR="009575BA" w:rsidRPr="008F1BBA">
        <w:t xml:space="preserve"> Diagnostico</w:t>
      </w:r>
      <w:bookmarkEnd w:id="55"/>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6" w:name="_Toc501142892"/>
      <w:r w:rsidRPr="003F16CB">
        <w:t>Diagrama</w:t>
      </w:r>
      <w:r w:rsidRPr="008F1BBA">
        <w:t xml:space="preserve"> de flujo y participantes</w:t>
      </w:r>
      <w:bookmarkEnd w:id="56"/>
    </w:p>
    <w:p w:rsidR="008B0622" w:rsidRPr="008F1BBA" w:rsidRDefault="00F300F7" w:rsidP="008F1BBA">
      <w:pPr>
        <w:pStyle w:val="Sangradetextonormal"/>
        <w:ind w:left="0"/>
        <w:rPr>
          <w:rFonts w:cs="Arial"/>
          <w:color w:val="000000"/>
          <w:lang w:val="es-ES_tradnl"/>
        </w:rPr>
      </w:pPr>
      <w:r w:rsidRPr="008F1BBA">
        <w:rPr>
          <w:rFonts w:cs="Arial"/>
          <w:color w:val="000000"/>
          <w:lang w:val="es-ES_tradnl"/>
        </w:rPr>
        <w:t xml:space="preserve">     Para la elaboración de este análisis inicial que posteriormente sería plasmado en un diagrama se </w:t>
      </w:r>
      <w:r w:rsidR="00557D1F" w:rsidRPr="008F1BBA">
        <w:rPr>
          <w:rFonts w:cs="Arial"/>
          <w:color w:val="000000"/>
          <w:lang w:val="es-ES_tradnl"/>
        </w:rPr>
        <w:t>realizó dos reuniones de trabajo en las instalación de la empresa usuaria del software con el objetivo de identificar a los actores que tendrían manejo y afect</w:t>
      </w:r>
      <w:r w:rsidR="0043547E">
        <w:rPr>
          <w:rFonts w:cs="Arial"/>
          <w:color w:val="000000"/>
          <w:lang w:val="es-ES_tradnl"/>
        </w:rPr>
        <w:t>qqqqqqqqqq</w:t>
      </w:r>
      <w:r w:rsidR="00557D1F" w:rsidRPr="008F1BBA">
        <w:rPr>
          <w:rFonts w:cs="Arial"/>
          <w:color w:val="000000"/>
          <w:lang w:val="es-ES_tradnl"/>
        </w:rPr>
        <w:t xml:space="preserve">ación directa con el sistema a implementarse, en tal sentido se realizó el diagrama de Flujo y Participantes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bajo se integró con alumnos de 6to nivel de la catedra rectora Ing. de softwar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grafico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p>
    <w:p w:rsidR="00AB5864" w:rsidRPr="008F1BBA" w:rsidRDefault="00AB5864" w:rsidP="008F1BBA">
      <w:pPr>
        <w:pStyle w:val="Sangradetextonormal"/>
        <w:ind w:left="0"/>
        <w:rPr>
          <w:rFonts w:cs="Arial"/>
          <w:color w:val="000000"/>
          <w:lang w:val="es-ES_tradnl"/>
        </w:rPr>
      </w:pPr>
    </w:p>
    <w:p w:rsidR="00AB5864" w:rsidRPr="008F1BBA" w:rsidRDefault="00AB5864" w:rsidP="003B433A">
      <w:pPr>
        <w:rPr>
          <w:lang w:val="es-ES_tradnl"/>
        </w:rPr>
      </w:pPr>
      <w:r w:rsidRPr="008F1BBA">
        <w:rPr>
          <w:lang w:val="es-ES_tradnl"/>
        </w:rPr>
        <w:lastRenderedPageBreak/>
        <w:t>Fruto de las reuniones mantenidas se pudo identificar dos tipos de usuarios que a continuación se</w:t>
      </w:r>
      <w:r w:rsidR="003443C4" w:rsidRPr="008F1BBA">
        <w:rPr>
          <w:lang w:val="es-ES_tradnl"/>
        </w:rPr>
        <w:t xml:space="preserve"> </w:t>
      </w:r>
      <w:r w:rsidRPr="008F1BBA">
        <w:rPr>
          <w:lang w:val="es-ES_tradnl"/>
        </w:rPr>
        <w:t xml:space="preserve">describen a cada uno de </w:t>
      </w:r>
      <w:r w:rsidR="00CD475D" w:rsidRPr="008F1BBA">
        <w:rPr>
          <w:lang w:val="es-ES_tradnl"/>
        </w:rPr>
        <w:t>ellos,</w:t>
      </w:r>
      <w:r w:rsidRPr="008F1BBA">
        <w:rPr>
          <w:lang w:val="es-ES_tradnl"/>
        </w:rPr>
        <w:t xml:space="preserve"> así como las actividades que realizan respectivamente.</w:t>
      </w:r>
    </w:p>
    <w:p w:rsidR="00C84CE5" w:rsidRPr="008F1BBA" w:rsidRDefault="00630792" w:rsidP="003B433A">
      <w:pPr>
        <w:rPr>
          <w:lang w:val="es-ES_tradnl"/>
        </w:rPr>
        <w:sectPr w:rsidR="00C84CE5" w:rsidRPr="008F1BBA" w:rsidSect="00B03DB0">
          <w:footerReference w:type="default" r:id="rId33"/>
          <w:pgSz w:w="11906" w:h="16838"/>
          <w:pgMar w:top="1418" w:right="1701" w:bottom="1418" w:left="1418" w:header="709" w:footer="283" w:gutter="0"/>
          <w:cols w:space="708"/>
          <w:docGrid w:linePitch="360"/>
        </w:sectPr>
      </w:pPr>
      <w:r w:rsidRPr="008F1BBA">
        <w:rPr>
          <w:lang w:val="es-ES_tradnl"/>
        </w:rPr>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en diversos métodos de investigación se pudo 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8F1BBA">
      <w:pPr>
        <w:pStyle w:val="Prrafodelista"/>
        <w:numPr>
          <w:ilvl w:val="0"/>
          <w:numId w:val="5"/>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8F1BBA">
      <w:pPr>
        <w:pStyle w:val="Prrafodelista"/>
        <w:numPr>
          <w:ilvl w:val="0"/>
          <w:numId w:val="5"/>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8F1BBA">
      <w:pPr>
        <w:pStyle w:val="Prrafodelista"/>
        <w:numPr>
          <w:ilvl w:val="0"/>
          <w:numId w:val="5"/>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7" w:name="_Toc501142893"/>
      <w:r>
        <w:lastRenderedPageBreak/>
        <w:t>Sección III</w:t>
      </w:r>
      <w:r w:rsidR="00B336B3" w:rsidRPr="008F1BBA">
        <w:t xml:space="preserve"> Propuesta</w:t>
      </w:r>
      <w:bookmarkEnd w:id="57"/>
    </w:p>
    <w:p w:rsidR="00894F4E" w:rsidRPr="009C4209" w:rsidRDefault="00894F4E" w:rsidP="00894F4E">
      <w:pPr>
        <w:pStyle w:val="2Temas"/>
      </w:pPr>
      <w:bookmarkStart w:id="58" w:name="_Toc501142894"/>
      <w:r w:rsidRPr="009C4209">
        <w:t>S</w:t>
      </w:r>
      <w:r>
        <w:t>olución -</w:t>
      </w:r>
      <w:r w:rsidRPr="009C4209">
        <w:t xml:space="preserve"> Diagnóstico del Problema:</w:t>
      </w:r>
      <w:bookmarkEnd w:id="58"/>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894F4E">
      <w:pPr>
        <w:pStyle w:val="Prrafodelista"/>
        <w:numPr>
          <w:ilvl w:val="0"/>
          <w:numId w:val="28"/>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220E5F">
            <w:pPr>
              <w:pStyle w:val="Prrafodelista"/>
              <w:numPr>
                <w:ilvl w:val="0"/>
                <w:numId w:val="31"/>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894F4E">
      <w:pPr>
        <w:pStyle w:val="Prrafodelista"/>
        <w:numPr>
          <w:ilvl w:val="0"/>
          <w:numId w:val="28"/>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A15A98" w:rsidRDefault="00894F4E" w:rsidP="003834A6">
      <w:pPr>
        <w:pStyle w:val="Prrafodelista"/>
        <w:ind w:firstLine="696"/>
        <w:rPr>
          <w:rFonts w:cs="Arial"/>
          <w:b/>
        </w:rPr>
      </w:pPr>
      <w:r w:rsidRPr="00A15A98">
        <w:rPr>
          <w:rFonts w:cs="Arial"/>
          <w:b/>
        </w:rPr>
        <w:t>Requerimiento No Funcional</w:t>
      </w:r>
    </w:p>
    <w:p w:rsidR="00894F4E" w:rsidRDefault="00894F4E" w:rsidP="00894F4E">
      <w:pPr>
        <w:pStyle w:val="Prrafodelista"/>
        <w:rPr>
          <w:rFonts w:cs="Arial"/>
        </w:rPr>
      </w:pPr>
    </w:p>
    <w:p w:rsidR="003834A6" w:rsidRDefault="003834A6" w:rsidP="00894F4E">
      <w:pPr>
        <w:pStyle w:val="Prrafodelista"/>
        <w:rPr>
          <w:rFonts w:cs="Arial"/>
        </w:rPr>
      </w:pPr>
    </w:p>
    <w:p w:rsidR="003834A6" w:rsidRPr="00A15A98" w:rsidRDefault="003834A6" w:rsidP="00894F4E">
      <w:pPr>
        <w:pStyle w:val="Prrafodelista"/>
        <w:rPr>
          <w:rFonts w:cs="Arial"/>
        </w:rPr>
      </w:pPr>
    </w:p>
    <w:p w:rsidR="00894F4E" w:rsidRPr="00A15A98" w:rsidRDefault="00894F4E" w:rsidP="00894F4E">
      <w:pPr>
        <w:pStyle w:val="Prrafodelista"/>
        <w:numPr>
          <w:ilvl w:val="0"/>
          <w:numId w:val="28"/>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lastRenderedPageBreak/>
        <w:t>Rendimiento en la Ocupación del Tiempo, al implementar el Sistema Intérprete de Datos suministrados por Reloj Biométrico en el campo al que se apuntó.</w:t>
      </w:r>
    </w:p>
    <w:p w:rsidR="00894F4E" w:rsidRPr="00A15A98" w:rsidRDefault="00894F4E" w:rsidP="00894F4E">
      <w:pPr>
        <w:pStyle w:val="Prrafodelista"/>
        <w:rPr>
          <w:rFonts w:cs="Arial"/>
        </w:rPr>
      </w:pPr>
      <w:r w:rsidRPr="00A15A98">
        <w:rPr>
          <w:rFonts w:cs="Arial"/>
        </w:rPr>
        <w:t>Se verifico los siguientes puntos específicos:</w:t>
      </w:r>
    </w:p>
    <w:p w:rsidR="00894F4E" w:rsidRPr="00A15A98" w:rsidRDefault="00894F4E" w:rsidP="00894F4E">
      <w:pPr>
        <w:pStyle w:val="Prrafodelista"/>
        <w:numPr>
          <w:ilvl w:val="0"/>
          <w:numId w:val="29"/>
        </w:numPr>
        <w:spacing w:before="0" w:after="160"/>
        <w:jc w:val="left"/>
        <w:rPr>
          <w:rFonts w:cs="Arial"/>
        </w:rPr>
      </w:pPr>
      <w:r w:rsidRPr="00A15A98">
        <w:rPr>
          <w:rFonts w:cs="Arial"/>
        </w:rPr>
        <w:t>Optimización de tiempo a los empleados, los usuarios finales del Sistema Ingresan con su huella digital como única función de proceso.</w:t>
      </w:r>
    </w:p>
    <w:p w:rsidR="00894F4E" w:rsidRDefault="00894F4E" w:rsidP="00894F4E">
      <w:pPr>
        <w:pStyle w:val="Prrafodelista"/>
        <w:numPr>
          <w:ilvl w:val="0"/>
          <w:numId w:val="29"/>
        </w:numPr>
        <w:spacing w:before="0" w:after="160"/>
        <w:jc w:val="left"/>
        <w:rPr>
          <w:rFonts w:cs="Arial"/>
        </w:rPr>
      </w:pPr>
      <w:r w:rsidRPr="00A15A98">
        <w:rPr>
          <w:rFonts w:cs="Arial"/>
        </w:rPr>
        <w:t>Optimización de tiempo a los Administradores, generar un reporte con la utilidad de una base de datos y un Sistema de Interpretación, genera un ahorro de tiempo de más de 5 veces menos tiempo, que realizar un reporte físico.</w:t>
      </w:r>
    </w:p>
    <w:tbl>
      <w:tblPr>
        <w:tblStyle w:val="Tabladecuadrcula4-nfasis5"/>
        <w:tblW w:w="9587" w:type="dxa"/>
        <w:tblLook w:val="04A0" w:firstRow="1" w:lastRow="0" w:firstColumn="1" w:lastColumn="0" w:noHBand="0" w:noVBand="1"/>
      </w:tblPr>
      <w:tblGrid>
        <w:gridCol w:w="3539"/>
        <w:gridCol w:w="1418"/>
        <w:gridCol w:w="4630"/>
      </w:tblGrid>
      <w:tr w:rsidR="00894F4E" w:rsidRPr="007A4C19" w:rsidTr="001A31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left w:val="single" w:sz="4" w:space="0" w:color="auto"/>
              <w:bottom w:val="single" w:sz="4" w:space="0" w:color="auto"/>
              <w:right w:val="single" w:sz="4" w:space="0" w:color="auto"/>
            </w:tcBorders>
          </w:tcPr>
          <w:p w:rsidR="00894F4E" w:rsidRPr="007A4C19" w:rsidRDefault="00894F4E" w:rsidP="001A3121">
            <w:pPr>
              <w:spacing w:line="240" w:lineRule="auto"/>
              <w:jc w:val="center"/>
              <w:rPr>
                <w:rFonts w:cs="Arial"/>
                <w:b w:val="0"/>
                <w:sz w:val="22"/>
                <w:szCs w:val="22"/>
              </w:rPr>
            </w:pPr>
            <w:r w:rsidRPr="007A4C19">
              <w:rPr>
                <w:rFonts w:cs="Arial"/>
                <w:sz w:val="22"/>
                <w:szCs w:val="22"/>
              </w:rPr>
              <w:t>Detalle</w:t>
            </w:r>
          </w:p>
        </w:tc>
        <w:tc>
          <w:tcPr>
            <w:tcW w:w="1418"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 xml:space="preserve">Tiempo </w:t>
            </w:r>
          </w:p>
        </w:tc>
        <w:tc>
          <w:tcPr>
            <w:tcW w:w="4630"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Implementación del Sistema Interprete de datos suministrados por Reloj Biométrico</w:t>
            </w:r>
          </w:p>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Referencia por Usuario)</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tcBorders>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Recepción de Información, acción de interactuar (Usuario-Sistema)</w:t>
            </w:r>
          </w:p>
        </w:tc>
        <w:tc>
          <w:tcPr>
            <w:tcW w:w="1418"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5 HORAS</w:t>
            </w:r>
          </w:p>
        </w:tc>
        <w:tc>
          <w:tcPr>
            <w:tcW w:w="4630"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 xml:space="preserve"> 20 segundos en almacenar Ingresos (Entrada, almuerzo, salida)</w:t>
            </w:r>
          </w:p>
        </w:tc>
      </w:tr>
      <w:tr w:rsidR="001A3121" w:rsidRPr="007A4C19" w:rsidTr="001A3121">
        <w:trPr>
          <w:trHeight w:val="116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Almacenamiento de Información, Respaldar la información.</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12 HORAS Y MEDI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 xml:space="preserve">14 Segundos en Almacenar información en la Base de Datos. </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Extracción de Información para </w:t>
            </w:r>
            <w:r w:rsidRPr="007A4C19">
              <w:rPr>
                <w:rFonts w:cs="Arial"/>
                <w:sz w:val="22"/>
                <w:szCs w:val="22"/>
                <w:u w:val="single"/>
              </w:rPr>
              <w:t>generar Reportes</w:t>
            </w:r>
            <w:r w:rsidRPr="007A4C19">
              <w:rPr>
                <w:rFonts w:cs="Arial"/>
                <w:sz w:val="22"/>
                <w:szCs w:val="22"/>
              </w:rPr>
              <w:t>, desde una Base de Datos</w:t>
            </w:r>
          </w:p>
        </w:tc>
        <w:tc>
          <w:tcPr>
            <w:tcW w:w="1418"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18 HORAS</w:t>
            </w:r>
          </w:p>
        </w:tc>
        <w:tc>
          <w:tcPr>
            <w:tcW w:w="4630"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Extracción de Formatos en Base: Cantidad - Tipo Formato - Ampliación</w:t>
            </w: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1A3121" w:rsidRPr="007A4C19" w:rsidTr="001A3121">
        <w:trPr>
          <w:trHeight w:val="1132"/>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Respaldar información a </w:t>
            </w:r>
            <w:r w:rsidRPr="007A4C19">
              <w:rPr>
                <w:rFonts w:cs="Arial"/>
                <w:i/>
                <w:sz w:val="22"/>
                <w:szCs w:val="22"/>
              </w:rPr>
              <w:t>Largo Plazo</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NO DEFINID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1A3121"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A través de un b</w:t>
            </w:r>
            <w:r w:rsidR="00894F4E" w:rsidRPr="007A4C19">
              <w:rPr>
                <w:rFonts w:cs="Arial"/>
                <w:sz w:val="22"/>
                <w:szCs w:val="22"/>
              </w:rPr>
              <w:t>ackup (respaldo), proteger la Información. Automática.</w:t>
            </w: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tc>
      </w:tr>
    </w:tbl>
    <w:p w:rsidR="00894F4E" w:rsidRPr="00A15A98" w:rsidRDefault="00894F4E" w:rsidP="00894F4E">
      <w:pPr>
        <w:pStyle w:val="Prrafodelista"/>
        <w:numPr>
          <w:ilvl w:val="0"/>
          <w:numId w:val="30"/>
        </w:numPr>
        <w:spacing w:before="0" w:after="160"/>
        <w:jc w:val="left"/>
        <w:rPr>
          <w:rFonts w:cs="Arial"/>
          <w:u w:val="single"/>
        </w:rPr>
      </w:pPr>
      <w:r w:rsidRPr="00A15A98">
        <w:rPr>
          <w:rFonts w:cs="Arial"/>
          <w:u w:val="single"/>
        </w:rPr>
        <w:t>Este campo mueve el total del tiempo usado en “Una Semana” y con un campo de 24 Personas.</w:t>
      </w:r>
    </w:p>
    <w:p w:rsidR="00894F4E" w:rsidRPr="00A15A98" w:rsidRDefault="00894F4E" w:rsidP="003834A6">
      <w:pPr>
        <w:pStyle w:val="Prrafodelista"/>
        <w:ind w:firstLine="696"/>
        <w:rPr>
          <w:rFonts w:cs="Arial"/>
          <w:b/>
        </w:rPr>
      </w:pPr>
      <w:r w:rsidRPr="00A15A98">
        <w:rPr>
          <w:rFonts w:cs="Arial"/>
          <w:b/>
        </w:rPr>
        <w:t xml:space="preserve">Requerimiento Funcional </w:t>
      </w:r>
    </w:p>
    <w:p w:rsidR="00041B19" w:rsidRPr="00A15A98" w:rsidRDefault="00D05354" w:rsidP="00D05354">
      <w:pPr>
        <w:pStyle w:val="Prrafodelista"/>
        <w:tabs>
          <w:tab w:val="left" w:pos="1920"/>
        </w:tabs>
        <w:rPr>
          <w:rFonts w:cs="Arial"/>
        </w:rPr>
      </w:pPr>
      <w:r>
        <w:rPr>
          <w:rFonts w:cs="Arial"/>
          <w:b/>
        </w:rPr>
        <w:tab/>
      </w:r>
    </w:p>
    <w:p w:rsidR="00894F4E" w:rsidRPr="003834A6" w:rsidRDefault="00894F4E" w:rsidP="00894F4E">
      <w:pPr>
        <w:pStyle w:val="Prrafodelista"/>
        <w:numPr>
          <w:ilvl w:val="0"/>
          <w:numId w:val="28"/>
        </w:numPr>
        <w:spacing w:before="0" w:after="160"/>
        <w:jc w:val="left"/>
        <w:rPr>
          <w:rFonts w:cs="Arial"/>
          <w:b/>
        </w:rPr>
      </w:pPr>
      <w:r w:rsidRPr="003834A6">
        <w:rPr>
          <w:rFonts w:cs="Arial"/>
          <w:b/>
        </w:rPr>
        <w:t>Visión Empresarial Siglo XXI</w:t>
      </w:r>
    </w:p>
    <w:p w:rsidR="00894F4E" w:rsidRPr="00A15A98" w:rsidRDefault="00894F4E" w:rsidP="00894F4E">
      <w:pPr>
        <w:pStyle w:val="Prrafodelista"/>
        <w:rPr>
          <w:rFonts w:cs="Arial"/>
        </w:rPr>
      </w:pPr>
      <w:r w:rsidRPr="00A15A98">
        <w:rPr>
          <w:rFonts w:cs="Arial"/>
        </w:rPr>
        <w:t xml:space="preserve">Implementación de recursos tecnológicos en el desarrollo Eficiente y Efectivo en el cuadro organizacional del movimiento de segmento de las </w:t>
      </w:r>
      <w:r w:rsidRPr="00A15A98">
        <w:rPr>
          <w:rFonts w:cs="Arial"/>
        </w:rPr>
        <w:lastRenderedPageBreak/>
        <w:t>diferentes áreas de la Empresa, construyendo Sistemas que faciliten actividades enfocadas en el</w:t>
      </w:r>
      <w:r w:rsidR="003834A6">
        <w:rPr>
          <w:rFonts w:cs="Arial"/>
        </w:rPr>
        <w:tab/>
      </w:r>
      <w:r w:rsidRPr="00A15A98">
        <w:rPr>
          <w:rFonts w:cs="Arial"/>
        </w:rPr>
        <w:t xml:space="preserve"> implemento de la Tecnología.</w:t>
      </w:r>
    </w:p>
    <w:p w:rsidR="00D05354" w:rsidRDefault="00D05354">
      <w:pPr>
        <w:spacing w:before="0" w:after="160" w:line="259" w:lineRule="auto"/>
        <w:contextualSpacing w:val="0"/>
        <w:jc w:val="left"/>
        <w:rPr>
          <w:rFonts w:cs="Arial"/>
          <w:b/>
        </w:rPr>
      </w:pPr>
      <w:r>
        <w:rPr>
          <w:rFonts w:cs="Arial"/>
          <w:b/>
        </w:rPr>
        <w:br w:type="page"/>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lastRenderedPageBreak/>
        <w:t>Notificaciones al usuario</w:t>
      </w:r>
      <w:r w:rsidRPr="00A15A98">
        <w:rPr>
          <w:b w:val="0"/>
          <w:sz w:val="24"/>
          <w:szCs w:val="24"/>
        </w:rPr>
        <w:t xml:space="preserve">, </w:t>
      </w:r>
      <w:r w:rsidRPr="00A15A98">
        <w:rPr>
          <w:rFonts w:eastAsia="Times New Roman"/>
          <w:b w:val="0"/>
          <w:sz w:val="24"/>
          <w:szCs w:val="24"/>
        </w:rPr>
        <w:t>el sistema enviará un correo electrónico cuando se registre alguna de las siguientes acciones: atraso o falta al día de trabajo por parte de un trabajador.</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894F4E">
      <w:pPr>
        <w:pStyle w:val="Sinespaciado"/>
        <w:numPr>
          <w:ilvl w:val="0"/>
          <w:numId w:val="33"/>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894F4E">
      <w:pPr>
        <w:pStyle w:val="Prrafodelista"/>
        <w:numPr>
          <w:ilvl w:val="0"/>
          <w:numId w:val="34"/>
        </w:numPr>
        <w:spacing w:before="0" w:after="160"/>
        <w:rPr>
          <w:rFonts w:eastAsia="Times New Roman" w:cs="Arial"/>
          <w:lang w:eastAsia="es-ES"/>
        </w:rPr>
      </w:pPr>
      <w:r w:rsidRPr="00A15A98">
        <w:rPr>
          <w:rFonts w:cs="Arial"/>
          <w:b/>
        </w:rPr>
        <w:lastRenderedPageBreak/>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ficiencia en la transacción</w:t>
      </w:r>
      <w:r w:rsidRPr="00A15A98">
        <w:rPr>
          <w:b w:val="0"/>
          <w:sz w:val="24"/>
          <w:szCs w:val="24"/>
        </w:rPr>
        <w:t xml:space="preserve">, </w:t>
      </w:r>
      <w:r w:rsidRPr="00A15A98">
        <w:rPr>
          <w:rFonts w:eastAsia="Times New Roman"/>
          <w:b w:val="0"/>
          <w:sz w:val="24"/>
          <w:szCs w:val="24"/>
          <w:lang w:eastAsia="es-ES"/>
        </w:rPr>
        <w:t>el sis</w:t>
      </w:r>
      <w:r w:rsidR="001A3121">
        <w:rPr>
          <w:rFonts w:eastAsia="Times New Roman"/>
          <w:b w:val="0"/>
          <w:sz w:val="24"/>
          <w:szCs w:val="24"/>
          <w:lang w:eastAsia="es-ES"/>
        </w:rPr>
        <w:t>tema debe ser capaz de procesar</w:t>
      </w:r>
      <w:r w:rsidRPr="00A15A98">
        <w:rPr>
          <w:rFonts w:eastAsia="Times New Roman"/>
          <w:b w:val="0"/>
          <w:sz w:val="24"/>
          <w:szCs w:val="24"/>
          <w:lang w:eastAsia="es-ES"/>
        </w:rPr>
        <w:t xml:space="preserve"> 20 transacciones por segundo. Esto se medirá por medio de la herramienta SoapUI aplicada al Software Testing de servicios web.</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rrores del stakeholder</w:t>
      </w:r>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C42646" w:rsidRDefault="00382C76" w:rsidP="00382C76">
      <w:pPr>
        <w:pStyle w:val="1Capitulos"/>
      </w:pPr>
      <w:bookmarkStart w:id="59" w:name="_Toc501142895"/>
      <w:r>
        <w:t>onclusiones y recomendaciones</w:t>
      </w:r>
      <w:bookmarkEnd w:id="59"/>
    </w:p>
    <w:p w:rsidR="00382C76" w:rsidRDefault="00382C76" w:rsidP="00382C76">
      <w:pPr>
        <w:pStyle w:val="2Temas"/>
      </w:pPr>
      <w:bookmarkStart w:id="60" w:name="_Toc501142896"/>
      <w:r>
        <w:t>Conclusiones</w:t>
      </w:r>
      <w:bookmarkEnd w:id="60"/>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4927A2" w:rsidRDefault="004927A2" w:rsidP="004927A2">
      <w:r>
        <w:lastRenderedPageBreak/>
        <w:t xml:space="preserve">El análisis y la especificación de los requisitos puede parecer una tarea relativamente sencilla, pero, en realidad, el contenido del análisis es amplio y abundan las malas interpretaciones o la falta de información. </w:t>
      </w:r>
    </w:p>
    <w:p w:rsidR="004927A2" w:rsidRDefault="004927A2" w:rsidP="004927A2"/>
    <w:p w:rsidR="004927A2" w:rsidRDefault="004927A2" w:rsidP="004927A2">
      <w:r>
        <w:t>El análisis de requisitos puede significar la etapa más importante en el desarrollo de un proyecto software, ya que es en esta etapa, en donde el usuario indica las especificaciones del sistema a desarrollarse, porque de un correcto análisis dependerá la correcta implementación del software.</w:t>
      </w:r>
    </w:p>
    <w:p w:rsidR="004927A2" w:rsidRDefault="004927A2" w:rsidP="004927A2"/>
    <w:p w:rsidR="004927A2" w:rsidRDefault="004927A2" w:rsidP="004927A2"/>
    <w:p w:rsidR="00382C76" w:rsidRPr="0037231E" w:rsidRDefault="00382C76" w:rsidP="0037231E">
      <w:pPr>
        <w:pStyle w:val="2Temas"/>
      </w:pPr>
      <w:bookmarkStart w:id="61" w:name="_Toc501142897"/>
      <w:r w:rsidRPr="0037231E">
        <w:t>Recomendaciones</w:t>
      </w:r>
      <w:bookmarkEnd w:id="61"/>
    </w:p>
    <w:p w:rsidR="00382C76" w:rsidRDefault="0037231E" w:rsidP="00F024DC">
      <w:r>
        <w:t xml:space="preserve">En base a la investigación realizada se recomienda el desarrollo de  la aplicación propuesta, beneficiando de esta manera el rendimiento laboral del personal administrativo de control de la empresa Lotein Cia. Ltd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su desarrollo y comercialización de manera masiva. </w:t>
      </w:r>
    </w:p>
    <w:p w:rsidR="0037231E" w:rsidRDefault="0037231E" w:rsidP="00F024DC"/>
    <w:p w:rsidR="0037231E" w:rsidRDefault="0037231E" w:rsidP="00F024DC"/>
    <w:p w:rsidR="0037231E" w:rsidRDefault="0037231E" w:rsidP="00F024DC">
      <w:pPr>
        <w:rPr>
          <w:rFonts w:cs="Arial"/>
          <w:sz w:val="28"/>
          <w:lang w:val="es-ES_tradnl"/>
        </w:rPr>
      </w:pPr>
    </w:p>
    <w:p w:rsidR="00B336B3" w:rsidRPr="00C42646" w:rsidRDefault="00382C76" w:rsidP="00382C76">
      <w:pPr>
        <w:pStyle w:val="1Capitulos"/>
        <w:rPr>
          <w:color w:val="000000"/>
        </w:rPr>
      </w:pPr>
      <w:bookmarkStart w:id="62" w:name="_Toc501142898"/>
      <w:r>
        <w:t>B</w:t>
      </w:r>
      <w:r w:rsidR="00B336B3" w:rsidRPr="008F1BBA">
        <w:t>ibliografía</w:t>
      </w:r>
      <w:bookmarkEnd w:id="62"/>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Alarcon,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35"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DECSAI Universidad de Gra ada. (s/f). Especificacion de requerimientos, Diseño de Base de datos.</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Fernando Barraza A. MS.c. (s/f). Arquitectura conceptos de modelado.</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lastRenderedPageBreak/>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ITECO Gobierno de España,. (s/f). INGENIERIA_DEL_SOFTWARE_CicloVida.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Jesús Bustínduy Basterrechea.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thesis). Guayaquil: Universidad Del Pacífico. Recuperado a partir de http://repositorio.upacifico.edu.ec/handle/40000/129</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a).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b).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TipoDeSoftware.pdf. (s/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Veronica Valdez Alvarado. (2012, enero). Tecnicas efectivas para la toma de requerimientos. NorthWale Software Development.</w:t>
      </w:r>
    </w:p>
    <w:sdt>
      <w:sdtPr>
        <w:id w:val="111145805"/>
        <w:bibliography/>
      </w:sdtPr>
      <w:sdtEndPr/>
      <w:sdtContent>
        <w:p w:rsidR="00FC66DD" w:rsidRDefault="00FC66DD" w:rsidP="00FC66DD">
          <w:pPr>
            <w:pStyle w:val="Bibliografa"/>
            <w:numPr>
              <w:ilvl w:val="0"/>
              <w:numId w:val="18"/>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FC66DD">
          <w:pPr>
            <w:pStyle w:val="Bibliografa"/>
            <w:numPr>
              <w:ilvl w:val="0"/>
              <w:numId w:val="18"/>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FC66DD">
          <w:pPr>
            <w:pStyle w:val="Bibliografa"/>
            <w:numPr>
              <w:ilvl w:val="0"/>
              <w:numId w:val="18"/>
            </w:numPr>
            <w:rPr>
              <w:noProof/>
            </w:rPr>
          </w:pPr>
          <w:r>
            <w:rPr>
              <w:noProof/>
            </w:rPr>
            <w:t xml:space="preserve">SYSTEM-GLOBAL. (2017). </w:t>
          </w:r>
          <w:r>
            <w:rPr>
              <w:i/>
              <w:iCs/>
              <w:noProof/>
            </w:rPr>
            <w:t>SYSTEM-GLOBAL</w:t>
          </w:r>
          <w:r>
            <w:rPr>
              <w:noProof/>
            </w:rPr>
            <w:t>. Obtenido de http://www.sdgku.com</w:t>
          </w:r>
        </w:p>
        <w:p w:rsidR="00FC66DD" w:rsidRDefault="00FC66DD" w:rsidP="00FC66DD">
          <w:r>
            <w:rPr>
              <w:b/>
              <w:bCs/>
            </w:rPr>
            <w:fldChar w:fldCharType="end"/>
          </w:r>
        </w:p>
      </w:sdtContent>
    </w:sdt>
    <w:p w:rsidR="00C42646" w:rsidRDefault="00C42646">
      <w:pPr>
        <w:spacing w:before="0" w:after="160" w:line="259" w:lineRule="auto"/>
        <w:contextualSpacing w:val="0"/>
        <w:jc w:val="left"/>
        <w:rPr>
          <w:rFonts w:cs="Arial"/>
          <w:b/>
          <w:smallCaps/>
          <w:sz w:val="28"/>
          <w:lang w:val="es-ES_tradnl"/>
        </w:rPr>
      </w:pPr>
    </w:p>
    <w:p w:rsidR="004927A2" w:rsidRDefault="00BF40E7" w:rsidP="004927A2">
      <w:pPr>
        <w:pStyle w:val="1Capitulos"/>
      </w:pPr>
      <w:bookmarkStart w:id="63" w:name="_Toc501142899"/>
      <w:r w:rsidRPr="008F1BBA">
        <w:lastRenderedPageBreak/>
        <w:t>Anexos</w:t>
      </w:r>
      <w:bookmarkEnd w:id="63"/>
    </w:p>
    <w:p w:rsidR="007F6857" w:rsidRDefault="007F6857" w:rsidP="007F6857">
      <w:r>
        <w:t>Se muestran</w:t>
      </w:r>
      <w:bookmarkStart w:id="64" w:name="_GoBack"/>
      <w:bookmarkEnd w:id="64"/>
      <w:r>
        <w:t xml:space="preserve"> todos los anexos como documentos y variaciones del proyecto</w:t>
      </w:r>
    </w:p>
    <w:sectPr w:rsidR="007F6857" w:rsidSect="00B03DB0">
      <w:footerReference w:type="default" r:id="rId36"/>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7B46" w:rsidRDefault="000E7B46" w:rsidP="00EE7A7A">
      <w:pPr>
        <w:spacing w:before="0" w:after="0" w:line="240" w:lineRule="auto"/>
      </w:pPr>
      <w:r>
        <w:separator/>
      </w:r>
    </w:p>
  </w:endnote>
  <w:endnote w:type="continuationSeparator" w:id="0">
    <w:p w:rsidR="000E7B46" w:rsidRDefault="000E7B46"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EndPr/>
    <w:sdtContent>
      <w:p w:rsidR="00957C74" w:rsidRDefault="00957C74">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7F6857" w:rsidRPr="007F6857">
                                  <w:rPr>
                                    <w:noProof/>
                                    <w:sz w:val="16"/>
                                    <w:szCs w:val="16"/>
                                    <w:lang w:val="es-ES"/>
                                  </w:rPr>
                                  <w:t>7</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7F6857" w:rsidRPr="007F6857">
                            <w:rPr>
                              <w:noProof/>
                              <w:sz w:val="16"/>
                              <w:szCs w:val="16"/>
                              <w:lang w:val="es-ES"/>
                            </w:rPr>
                            <w:t>7</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EndPr/>
    <w:sdtContent>
      <w:p w:rsidR="00957C74" w:rsidRDefault="00957C74"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7F6857" w:rsidRPr="007F6857">
                                  <w:rPr>
                                    <w:noProof/>
                                    <w:sz w:val="16"/>
                                    <w:szCs w:val="16"/>
                                    <w:lang w:val="es-ES"/>
                                  </w:rPr>
                                  <w:t>37</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7F6857" w:rsidRPr="007F6857">
                            <w:rPr>
                              <w:noProof/>
                              <w:sz w:val="16"/>
                              <w:szCs w:val="16"/>
                              <w:lang w:val="es-ES"/>
                            </w:rPr>
                            <w:t>37</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EndPr/>
    <w:sdtContent>
      <w:p w:rsidR="00957C74" w:rsidRDefault="00957C74">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7F6857" w:rsidRPr="007F6857">
                                  <w:rPr>
                                    <w:noProof/>
                                    <w:sz w:val="16"/>
                                    <w:szCs w:val="16"/>
                                    <w:lang w:val="es-ES"/>
                                  </w:rPr>
                                  <w:t>42</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957C74" w:rsidRDefault="00957C74">
                          <w:pPr>
                            <w:pStyle w:val="Piedepgina"/>
                            <w:jc w:val="center"/>
                            <w:rPr>
                              <w:sz w:val="16"/>
                              <w:szCs w:val="16"/>
                            </w:rPr>
                          </w:pPr>
                          <w:r>
                            <w:rPr>
                              <w:sz w:val="22"/>
                              <w:szCs w:val="22"/>
                            </w:rPr>
                            <w:fldChar w:fldCharType="begin"/>
                          </w:r>
                          <w:r>
                            <w:instrText>PAGE    \* MERGEFORMAT</w:instrText>
                          </w:r>
                          <w:r>
                            <w:rPr>
                              <w:sz w:val="22"/>
                              <w:szCs w:val="22"/>
                            </w:rPr>
                            <w:fldChar w:fldCharType="separate"/>
                          </w:r>
                          <w:r w:rsidR="007F6857" w:rsidRPr="007F6857">
                            <w:rPr>
                              <w:noProof/>
                              <w:sz w:val="16"/>
                              <w:szCs w:val="16"/>
                              <w:lang w:val="es-ES"/>
                            </w:rPr>
                            <w:t>42</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7B46" w:rsidRDefault="000E7B46" w:rsidP="00EE7A7A">
      <w:pPr>
        <w:spacing w:before="0" w:after="0" w:line="240" w:lineRule="auto"/>
      </w:pPr>
      <w:r>
        <w:separator/>
      </w:r>
    </w:p>
  </w:footnote>
  <w:footnote w:type="continuationSeparator" w:id="0">
    <w:p w:rsidR="000E7B46" w:rsidRDefault="000E7B46" w:rsidP="00EE7A7A">
      <w:pPr>
        <w:spacing w:before="0" w:after="0" w:line="240" w:lineRule="auto"/>
      </w:pPr>
      <w:r>
        <w:continuationSeparator/>
      </w:r>
    </w:p>
  </w:footnote>
  <w:footnote w:id="1">
    <w:p w:rsidR="00957C74" w:rsidRPr="008D4813" w:rsidRDefault="00957C74" w:rsidP="00A409F5">
      <w:pPr>
        <w:pStyle w:val="Textonotapie"/>
        <w:rPr>
          <w:lang w:val="es-EC"/>
        </w:rPr>
      </w:pPr>
      <w:r>
        <w:rPr>
          <w:rStyle w:val="Refdenotaalpie"/>
        </w:rPr>
        <w:footnoteRef/>
      </w:r>
      <w:r>
        <w:t xml:space="preserve"> </w:t>
      </w:r>
      <w:sdt>
        <w:sdtPr>
          <w:id w:val="-580066780"/>
          <w:citation/>
        </w:sdtPr>
        <w:sdtEnd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7C74" w:rsidRDefault="00957C74">
    <w:pPr>
      <w:pStyle w:val="Encabezado"/>
      <w:jc w:val="right"/>
      <w:rPr>
        <w:color w:val="5B9BD5" w:themeColor="accent1"/>
        <w:sz w:val="28"/>
        <w:szCs w:val="28"/>
      </w:rPr>
    </w:pPr>
  </w:p>
  <w:p w:rsidR="00957C74" w:rsidRDefault="00957C74">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75pt;height:5.25pt;visibility:visible;mso-wrap-style:square" o:bullet="t">
        <v:imagedata r:id="rId1" o:title=""/>
      </v:shape>
    </w:pict>
  </w:numPicBullet>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AD61AF"/>
    <w:multiLevelType w:val="hybridMultilevel"/>
    <w:tmpl w:val="2E62D8D4"/>
    <w:lvl w:ilvl="0" w:tplc="870A2DCA">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25F715C"/>
    <w:multiLevelType w:val="hybridMultilevel"/>
    <w:tmpl w:val="FC7EFE0C"/>
    <w:lvl w:ilvl="0" w:tplc="9BD84742">
      <w:start w:val="1"/>
      <w:numFmt w:val="lowerLetter"/>
      <w:lvlText w:val="%1)"/>
      <w:lvlJc w:val="left"/>
      <w:pPr>
        <w:ind w:left="720" w:hanging="360"/>
      </w:pPr>
      <w:rPr>
        <w:b w:val="0"/>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853D7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2" w15:restartNumberingAfterBreak="0">
    <w:nsid w:val="19CF474F"/>
    <w:multiLevelType w:val="hybridMultilevel"/>
    <w:tmpl w:val="E76CB8F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3" w15:restartNumberingAfterBreak="0">
    <w:nsid w:val="1AE443A1"/>
    <w:multiLevelType w:val="hybridMultilevel"/>
    <w:tmpl w:val="6756D712"/>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1B634AA2"/>
    <w:multiLevelType w:val="hybridMultilevel"/>
    <w:tmpl w:val="F048B71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3301E49"/>
    <w:multiLevelType w:val="hybridMultilevel"/>
    <w:tmpl w:val="334C7A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9"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1"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5E37905"/>
    <w:multiLevelType w:val="hybridMultilevel"/>
    <w:tmpl w:val="153E38B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31657E6"/>
    <w:multiLevelType w:val="hybridMultilevel"/>
    <w:tmpl w:val="A35A66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35014EE"/>
    <w:multiLevelType w:val="hybridMultilevel"/>
    <w:tmpl w:val="582285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3DE5C45"/>
    <w:multiLevelType w:val="hybridMultilevel"/>
    <w:tmpl w:val="24FA17E4"/>
    <w:lvl w:ilvl="0" w:tplc="0C0A000D">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C023B32"/>
    <w:multiLevelType w:val="hybridMultilevel"/>
    <w:tmpl w:val="9B9669F0"/>
    <w:lvl w:ilvl="0" w:tplc="0C0A0011">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15:restartNumberingAfterBreak="0">
    <w:nsid w:val="50A33FCD"/>
    <w:multiLevelType w:val="hybridMultilevel"/>
    <w:tmpl w:val="D4DA4DB0"/>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8"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5CA77DA"/>
    <w:multiLevelType w:val="hybridMultilevel"/>
    <w:tmpl w:val="31F2614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1" w15:restartNumberingAfterBreak="0">
    <w:nsid w:val="5F3F3E2E"/>
    <w:multiLevelType w:val="hybridMultilevel"/>
    <w:tmpl w:val="3BC2E4D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02A6CE2"/>
    <w:multiLevelType w:val="hybridMultilevel"/>
    <w:tmpl w:val="E79CE8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4"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31319C7"/>
    <w:multiLevelType w:val="hybridMultilevel"/>
    <w:tmpl w:val="12BE51C2"/>
    <w:lvl w:ilvl="0" w:tplc="300A0005">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39807FD"/>
    <w:multiLevelType w:val="hybridMultilevel"/>
    <w:tmpl w:val="DCA8D3B8"/>
    <w:lvl w:ilvl="0" w:tplc="B3E6EBB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5AE0896"/>
    <w:multiLevelType w:val="hybridMultilevel"/>
    <w:tmpl w:val="93C439C2"/>
    <w:lvl w:ilvl="0" w:tplc="7F5C5AD8">
      <w:numFmt w:val="bullet"/>
      <w:lvlText w:val="-"/>
      <w:lvlJc w:val="left"/>
      <w:pPr>
        <w:ind w:left="720" w:hanging="360"/>
      </w:pPr>
      <w:rPr>
        <w:rFonts w:ascii="Calibri" w:eastAsiaTheme="minorHAnsi" w:hAnsi="Calibri" w:cstheme="minorBidi"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83D2A62"/>
    <w:multiLevelType w:val="hybridMultilevel"/>
    <w:tmpl w:val="567AE2C4"/>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39" w15:restartNumberingAfterBreak="0">
    <w:nsid w:val="752C6B81"/>
    <w:multiLevelType w:val="hybridMultilevel"/>
    <w:tmpl w:val="F07A0DFC"/>
    <w:lvl w:ilvl="0" w:tplc="E53239C0">
      <w:start w:val="1"/>
      <w:numFmt w:val="bullet"/>
      <w:lvlText w:val=""/>
      <w:lvlPicBulletId w:val="0"/>
      <w:lvlJc w:val="left"/>
      <w:pPr>
        <w:tabs>
          <w:tab w:val="num" w:pos="720"/>
        </w:tabs>
        <w:ind w:left="720" w:hanging="360"/>
      </w:pPr>
      <w:rPr>
        <w:rFonts w:ascii="Symbol" w:hAnsi="Symbol" w:hint="default"/>
      </w:rPr>
    </w:lvl>
    <w:lvl w:ilvl="1" w:tplc="FF4C8E0E" w:tentative="1">
      <w:start w:val="1"/>
      <w:numFmt w:val="bullet"/>
      <w:lvlText w:val=""/>
      <w:lvlJc w:val="left"/>
      <w:pPr>
        <w:tabs>
          <w:tab w:val="num" w:pos="1440"/>
        </w:tabs>
        <w:ind w:left="1440" w:hanging="360"/>
      </w:pPr>
      <w:rPr>
        <w:rFonts w:ascii="Symbol" w:hAnsi="Symbol" w:hint="default"/>
      </w:rPr>
    </w:lvl>
    <w:lvl w:ilvl="2" w:tplc="36D019AC" w:tentative="1">
      <w:start w:val="1"/>
      <w:numFmt w:val="bullet"/>
      <w:lvlText w:val=""/>
      <w:lvlJc w:val="left"/>
      <w:pPr>
        <w:tabs>
          <w:tab w:val="num" w:pos="2160"/>
        </w:tabs>
        <w:ind w:left="2160" w:hanging="360"/>
      </w:pPr>
      <w:rPr>
        <w:rFonts w:ascii="Symbol" w:hAnsi="Symbol" w:hint="default"/>
      </w:rPr>
    </w:lvl>
    <w:lvl w:ilvl="3" w:tplc="2ACE706A" w:tentative="1">
      <w:start w:val="1"/>
      <w:numFmt w:val="bullet"/>
      <w:lvlText w:val=""/>
      <w:lvlJc w:val="left"/>
      <w:pPr>
        <w:tabs>
          <w:tab w:val="num" w:pos="2880"/>
        </w:tabs>
        <w:ind w:left="2880" w:hanging="360"/>
      </w:pPr>
      <w:rPr>
        <w:rFonts w:ascii="Symbol" w:hAnsi="Symbol" w:hint="default"/>
      </w:rPr>
    </w:lvl>
    <w:lvl w:ilvl="4" w:tplc="0434A8E2" w:tentative="1">
      <w:start w:val="1"/>
      <w:numFmt w:val="bullet"/>
      <w:lvlText w:val=""/>
      <w:lvlJc w:val="left"/>
      <w:pPr>
        <w:tabs>
          <w:tab w:val="num" w:pos="3600"/>
        </w:tabs>
        <w:ind w:left="3600" w:hanging="360"/>
      </w:pPr>
      <w:rPr>
        <w:rFonts w:ascii="Symbol" w:hAnsi="Symbol" w:hint="default"/>
      </w:rPr>
    </w:lvl>
    <w:lvl w:ilvl="5" w:tplc="935A8C9C" w:tentative="1">
      <w:start w:val="1"/>
      <w:numFmt w:val="bullet"/>
      <w:lvlText w:val=""/>
      <w:lvlJc w:val="left"/>
      <w:pPr>
        <w:tabs>
          <w:tab w:val="num" w:pos="4320"/>
        </w:tabs>
        <w:ind w:left="4320" w:hanging="360"/>
      </w:pPr>
      <w:rPr>
        <w:rFonts w:ascii="Symbol" w:hAnsi="Symbol" w:hint="default"/>
      </w:rPr>
    </w:lvl>
    <w:lvl w:ilvl="6" w:tplc="A9A6D3B8" w:tentative="1">
      <w:start w:val="1"/>
      <w:numFmt w:val="bullet"/>
      <w:lvlText w:val=""/>
      <w:lvlJc w:val="left"/>
      <w:pPr>
        <w:tabs>
          <w:tab w:val="num" w:pos="5040"/>
        </w:tabs>
        <w:ind w:left="5040" w:hanging="360"/>
      </w:pPr>
      <w:rPr>
        <w:rFonts w:ascii="Symbol" w:hAnsi="Symbol" w:hint="default"/>
      </w:rPr>
    </w:lvl>
    <w:lvl w:ilvl="7" w:tplc="B1EC3F02" w:tentative="1">
      <w:start w:val="1"/>
      <w:numFmt w:val="bullet"/>
      <w:lvlText w:val=""/>
      <w:lvlJc w:val="left"/>
      <w:pPr>
        <w:tabs>
          <w:tab w:val="num" w:pos="5760"/>
        </w:tabs>
        <w:ind w:left="5760" w:hanging="360"/>
      </w:pPr>
      <w:rPr>
        <w:rFonts w:ascii="Symbol" w:hAnsi="Symbol" w:hint="default"/>
      </w:rPr>
    </w:lvl>
    <w:lvl w:ilvl="8" w:tplc="A62EDD3C" w:tentative="1">
      <w:start w:val="1"/>
      <w:numFmt w:val="bullet"/>
      <w:lvlText w:val=""/>
      <w:lvlJc w:val="left"/>
      <w:pPr>
        <w:tabs>
          <w:tab w:val="num" w:pos="6480"/>
        </w:tabs>
        <w:ind w:left="6480" w:hanging="360"/>
      </w:pPr>
      <w:rPr>
        <w:rFonts w:ascii="Symbol" w:hAnsi="Symbol" w:hint="default"/>
      </w:rPr>
    </w:lvl>
  </w:abstractNum>
  <w:abstractNum w:abstractNumId="40" w15:restartNumberingAfterBreak="0">
    <w:nsid w:val="7D186432"/>
    <w:multiLevelType w:val="hybridMultilevel"/>
    <w:tmpl w:val="23886CC2"/>
    <w:lvl w:ilvl="0" w:tplc="04090019">
      <w:start w:val="1"/>
      <w:numFmt w:val="lowerLetter"/>
      <w:lvlText w:val="%1."/>
      <w:lvlJc w:val="left"/>
      <w:pPr>
        <w:ind w:left="1068" w:hanging="360"/>
      </w:pPr>
      <w:rPr>
        <w:rFonts w:hint="default"/>
      </w:r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1"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8"/>
  </w:num>
  <w:num w:numId="2">
    <w:abstractNumId w:val="36"/>
  </w:num>
  <w:num w:numId="3">
    <w:abstractNumId w:val="6"/>
  </w:num>
  <w:num w:numId="4">
    <w:abstractNumId w:val="39"/>
  </w:num>
  <w:num w:numId="5">
    <w:abstractNumId w:val="9"/>
  </w:num>
  <w:num w:numId="6">
    <w:abstractNumId w:val="18"/>
  </w:num>
  <w:num w:numId="7">
    <w:abstractNumId w:val="19"/>
  </w:num>
  <w:num w:numId="8">
    <w:abstractNumId w:val="20"/>
  </w:num>
  <w:num w:numId="9">
    <w:abstractNumId w:val="21"/>
  </w:num>
  <w:num w:numId="10">
    <w:abstractNumId w:val="12"/>
  </w:num>
  <w:num w:numId="11">
    <w:abstractNumId w:val="11"/>
  </w:num>
  <w:num w:numId="12">
    <w:abstractNumId w:val="41"/>
  </w:num>
  <w:num w:numId="13">
    <w:abstractNumId w:val="24"/>
  </w:num>
  <w:num w:numId="14">
    <w:abstractNumId w:val="37"/>
  </w:num>
  <w:num w:numId="15">
    <w:abstractNumId w:val="13"/>
  </w:num>
  <w:num w:numId="16">
    <w:abstractNumId w:val="38"/>
  </w:num>
  <w:num w:numId="17">
    <w:abstractNumId w:val="22"/>
  </w:num>
  <w:num w:numId="18">
    <w:abstractNumId w:val="16"/>
  </w:num>
  <w:num w:numId="19">
    <w:abstractNumId w:val="5"/>
  </w:num>
  <w:num w:numId="20">
    <w:abstractNumId w:val="27"/>
  </w:num>
  <w:num w:numId="21">
    <w:abstractNumId w:val="40"/>
  </w:num>
  <w:num w:numId="22">
    <w:abstractNumId w:val="26"/>
  </w:num>
  <w:num w:numId="23">
    <w:abstractNumId w:val="30"/>
  </w:num>
  <w:num w:numId="24">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5">
    <w:abstractNumId w:val="17"/>
  </w:num>
  <w:num w:numId="26">
    <w:abstractNumId w:val="31"/>
  </w:num>
  <w:num w:numId="27">
    <w:abstractNumId w:val="23"/>
  </w:num>
  <w:num w:numId="28">
    <w:abstractNumId w:val="15"/>
  </w:num>
  <w:num w:numId="29">
    <w:abstractNumId w:val="4"/>
  </w:num>
  <w:num w:numId="30">
    <w:abstractNumId w:val="0"/>
  </w:num>
  <w:num w:numId="31">
    <w:abstractNumId w:val="2"/>
  </w:num>
  <w:num w:numId="32">
    <w:abstractNumId w:val="35"/>
  </w:num>
  <w:num w:numId="33">
    <w:abstractNumId w:val="33"/>
  </w:num>
  <w:num w:numId="34">
    <w:abstractNumId w:val="28"/>
  </w:num>
  <w:num w:numId="35">
    <w:abstractNumId w:val="29"/>
  </w:num>
  <w:num w:numId="36">
    <w:abstractNumId w:val="7"/>
  </w:num>
  <w:num w:numId="37">
    <w:abstractNumId w:val="3"/>
  </w:num>
  <w:num w:numId="38">
    <w:abstractNumId w:val="25"/>
  </w:num>
  <w:num w:numId="39">
    <w:abstractNumId w:val="14"/>
  </w:num>
  <w:num w:numId="40">
    <w:abstractNumId w:val="34"/>
  </w:num>
  <w:num w:numId="41">
    <w:abstractNumId w:val="32"/>
  </w:num>
  <w:num w:numId="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0E7B46"/>
    <w:rsid w:val="00101CFE"/>
    <w:rsid w:val="0013212B"/>
    <w:rsid w:val="00167ADF"/>
    <w:rsid w:val="00180C2E"/>
    <w:rsid w:val="001A3121"/>
    <w:rsid w:val="001E067B"/>
    <w:rsid w:val="00211114"/>
    <w:rsid w:val="00220E5F"/>
    <w:rsid w:val="00264A63"/>
    <w:rsid w:val="002672EE"/>
    <w:rsid w:val="00290C70"/>
    <w:rsid w:val="002A2E29"/>
    <w:rsid w:val="002B0174"/>
    <w:rsid w:val="002B2801"/>
    <w:rsid w:val="002B28EC"/>
    <w:rsid w:val="002C26F8"/>
    <w:rsid w:val="002C36C8"/>
    <w:rsid w:val="002C6B85"/>
    <w:rsid w:val="002D1A98"/>
    <w:rsid w:val="002D523D"/>
    <w:rsid w:val="002D7645"/>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41C2E"/>
    <w:rsid w:val="00446EAB"/>
    <w:rsid w:val="00451061"/>
    <w:rsid w:val="004927A2"/>
    <w:rsid w:val="004D5F2D"/>
    <w:rsid w:val="00536A66"/>
    <w:rsid w:val="00557D1F"/>
    <w:rsid w:val="00572824"/>
    <w:rsid w:val="005743C5"/>
    <w:rsid w:val="00576933"/>
    <w:rsid w:val="005B6572"/>
    <w:rsid w:val="00600D92"/>
    <w:rsid w:val="00605968"/>
    <w:rsid w:val="0061609E"/>
    <w:rsid w:val="006240A8"/>
    <w:rsid w:val="00630792"/>
    <w:rsid w:val="0064040E"/>
    <w:rsid w:val="00653F8F"/>
    <w:rsid w:val="00675E45"/>
    <w:rsid w:val="00682F77"/>
    <w:rsid w:val="00685BD9"/>
    <w:rsid w:val="006C357D"/>
    <w:rsid w:val="006C4946"/>
    <w:rsid w:val="00701293"/>
    <w:rsid w:val="007024B7"/>
    <w:rsid w:val="007065A0"/>
    <w:rsid w:val="007651F1"/>
    <w:rsid w:val="007912CB"/>
    <w:rsid w:val="0079548E"/>
    <w:rsid w:val="007F6854"/>
    <w:rsid w:val="007F6857"/>
    <w:rsid w:val="00801BCF"/>
    <w:rsid w:val="0080443D"/>
    <w:rsid w:val="00815868"/>
    <w:rsid w:val="00821340"/>
    <w:rsid w:val="00822951"/>
    <w:rsid w:val="0083305B"/>
    <w:rsid w:val="00841859"/>
    <w:rsid w:val="00863BEF"/>
    <w:rsid w:val="00894F4E"/>
    <w:rsid w:val="008B0622"/>
    <w:rsid w:val="008B0867"/>
    <w:rsid w:val="008B3A13"/>
    <w:rsid w:val="008B70CC"/>
    <w:rsid w:val="008B7C18"/>
    <w:rsid w:val="008E4F44"/>
    <w:rsid w:val="008F1BBA"/>
    <w:rsid w:val="008F1E9A"/>
    <w:rsid w:val="00902390"/>
    <w:rsid w:val="0093731B"/>
    <w:rsid w:val="009575BA"/>
    <w:rsid w:val="00957C74"/>
    <w:rsid w:val="00990D98"/>
    <w:rsid w:val="009B6870"/>
    <w:rsid w:val="009C633A"/>
    <w:rsid w:val="009C7CCD"/>
    <w:rsid w:val="009F630A"/>
    <w:rsid w:val="00A02E54"/>
    <w:rsid w:val="00A3324D"/>
    <w:rsid w:val="00A409F5"/>
    <w:rsid w:val="00A76642"/>
    <w:rsid w:val="00A836A6"/>
    <w:rsid w:val="00A91B6E"/>
    <w:rsid w:val="00AA2BD6"/>
    <w:rsid w:val="00AB2375"/>
    <w:rsid w:val="00AB3830"/>
    <w:rsid w:val="00AB5864"/>
    <w:rsid w:val="00AC1A3F"/>
    <w:rsid w:val="00AC6154"/>
    <w:rsid w:val="00AC6911"/>
    <w:rsid w:val="00B03DB0"/>
    <w:rsid w:val="00B05C4B"/>
    <w:rsid w:val="00B20FBC"/>
    <w:rsid w:val="00B30507"/>
    <w:rsid w:val="00B336B3"/>
    <w:rsid w:val="00B336ED"/>
    <w:rsid w:val="00B71C24"/>
    <w:rsid w:val="00B73A77"/>
    <w:rsid w:val="00B828CA"/>
    <w:rsid w:val="00B84024"/>
    <w:rsid w:val="00B94009"/>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D02224"/>
    <w:rsid w:val="00D05354"/>
    <w:rsid w:val="00D27602"/>
    <w:rsid w:val="00D31D91"/>
    <w:rsid w:val="00D40D61"/>
    <w:rsid w:val="00D502E0"/>
    <w:rsid w:val="00D56BE8"/>
    <w:rsid w:val="00D8378C"/>
    <w:rsid w:val="00DA57EC"/>
    <w:rsid w:val="00DC316C"/>
    <w:rsid w:val="00DD7C48"/>
    <w:rsid w:val="00DF21CF"/>
    <w:rsid w:val="00DF4B84"/>
    <w:rsid w:val="00E47579"/>
    <w:rsid w:val="00E51533"/>
    <w:rsid w:val="00E52D47"/>
    <w:rsid w:val="00E84444"/>
    <w:rsid w:val="00EB5194"/>
    <w:rsid w:val="00EC19F9"/>
    <w:rsid w:val="00EC5C77"/>
    <w:rsid w:val="00ED0FA5"/>
    <w:rsid w:val="00ED30BC"/>
    <w:rsid w:val="00EE7A7A"/>
    <w:rsid w:val="00F024DC"/>
    <w:rsid w:val="00F300F7"/>
    <w:rsid w:val="00F334F1"/>
    <w:rsid w:val="00F35193"/>
    <w:rsid w:val="00F55C04"/>
    <w:rsid w:val="00F66E9D"/>
    <w:rsid w:val="00F800F4"/>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EB049A"/>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45"/>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24"/>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9"/>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9"/>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9"/>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11"/>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12"/>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hyperlink" Target="http://www.biotracksoftware.com/esp/asistencia.htm" TargetMode="Externa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www.biotracksoftware.com/esp/asistencia.htm" TargetMode="External"/><Relationship Id="rId35" Type="http://schemas.openxmlformats.org/officeDocument/2006/relationships/hyperlink" Target="http://repositorio.dpe.gob.ec/bitstream/39000/638/1/NN-001-Constituci%C3%B3n.pdf" TargetMode="External"/><Relationship Id="rId8" Type="http://schemas.openxmlformats.org/officeDocument/2006/relationships/image" Target="media/image2.jpe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3DE6AABA-9B09-40C2-A45D-F6BBFDD54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Pages>
  <Words>10499</Words>
  <Characters>57746</Characters>
  <Application>Microsoft Office Word</Application>
  <DocSecurity>0</DocSecurity>
  <Lines>481</Lines>
  <Paragraphs>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Fernando Sandoval</cp:lastModifiedBy>
  <cp:revision>14</cp:revision>
  <cp:lastPrinted>2017-08-09T23:19:00Z</cp:lastPrinted>
  <dcterms:created xsi:type="dcterms:W3CDTF">2017-08-09T23:18:00Z</dcterms:created>
  <dcterms:modified xsi:type="dcterms:W3CDTF">2018-01-20T19:24:00Z</dcterms:modified>
</cp:coreProperties>
</file>